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03D56A" w14:textId="77777777" w:rsidR="00417770" w:rsidRDefault="00417770" w:rsidP="00417770"/>
    <w:p w14:paraId="191F3507" w14:textId="77777777" w:rsidR="00417770" w:rsidRDefault="00417770" w:rsidP="00417770"/>
    <w:p w14:paraId="5D420823" w14:textId="77777777" w:rsidR="00417770" w:rsidRDefault="00417770" w:rsidP="00417770"/>
    <w:p w14:paraId="493F0234" w14:textId="77777777" w:rsidR="00417770" w:rsidRDefault="00417770" w:rsidP="00417770"/>
    <w:p w14:paraId="1144566A" w14:textId="77777777" w:rsidR="00417770" w:rsidRDefault="00417770" w:rsidP="00417770"/>
    <w:p w14:paraId="05B3EBF7" w14:textId="77777777" w:rsidR="00417770" w:rsidRDefault="00417770" w:rsidP="00417770"/>
    <w:p w14:paraId="627012D5" w14:textId="77777777" w:rsidR="00417770" w:rsidRDefault="00417770" w:rsidP="00417770"/>
    <w:p w14:paraId="008F66C0" w14:textId="77777777" w:rsidR="00417770" w:rsidRDefault="00417770" w:rsidP="00417770"/>
    <w:p w14:paraId="18658069" w14:textId="77777777" w:rsidR="00417770" w:rsidRDefault="00417770" w:rsidP="00417770"/>
    <w:p w14:paraId="08FBF984" w14:textId="77777777" w:rsidR="00417770" w:rsidRDefault="00417770" w:rsidP="00417770"/>
    <w:p w14:paraId="459FF2DD" w14:textId="77777777" w:rsidR="00417770" w:rsidRDefault="00417770" w:rsidP="00417770"/>
    <w:p w14:paraId="2434E96F" w14:textId="77777777" w:rsidR="00417770" w:rsidRDefault="00417770" w:rsidP="00417770"/>
    <w:p w14:paraId="1CEBFABA" w14:textId="74CC2450" w:rsidR="00822559" w:rsidRDefault="00822559" w:rsidP="00822559">
      <w:pPr>
        <w:jc w:val="center"/>
        <w:rPr>
          <w:rFonts w:eastAsia="SimSun"/>
          <w:caps/>
          <w:lang w:eastAsia="zh-CN"/>
        </w:rPr>
      </w:pPr>
      <w:r w:rsidRPr="00822559">
        <w:rPr>
          <w:caps/>
        </w:rPr>
        <w:t xml:space="preserve">MECHANISM OF </w:t>
      </w:r>
      <w:r w:rsidR="004772BD">
        <w:rPr>
          <w:caps/>
        </w:rPr>
        <w:t>IRF5</w:t>
      </w:r>
      <w:r w:rsidRPr="00822559">
        <w:rPr>
          <w:caps/>
        </w:rPr>
        <w:t xml:space="preserve"> AC</w:t>
      </w:r>
      <w:r>
        <w:rPr>
          <w:caps/>
        </w:rPr>
        <w:t xml:space="preserve">TIVATION </w:t>
      </w:r>
      <w:r w:rsidR="004772BD">
        <w:rPr>
          <w:caps/>
        </w:rPr>
        <w:t>AND REGULATION OF Cgas activity</w:t>
      </w:r>
    </w:p>
    <w:p w14:paraId="23FE7C47" w14:textId="77777777" w:rsidR="008259C1" w:rsidRPr="008259C1" w:rsidRDefault="008259C1" w:rsidP="00822559">
      <w:pPr>
        <w:jc w:val="center"/>
        <w:rPr>
          <w:rFonts w:eastAsia="SimSun"/>
          <w:caps/>
          <w:lang w:eastAsia="zh-CN"/>
        </w:rPr>
      </w:pPr>
    </w:p>
    <w:p w14:paraId="74F266F0" w14:textId="34E2FB36" w:rsidR="00417770" w:rsidRPr="00822559" w:rsidRDefault="00417770" w:rsidP="00822559">
      <w:pPr>
        <w:jc w:val="center"/>
        <w:rPr>
          <w:rFonts w:eastAsia="SimSun"/>
          <w:caps/>
          <w:lang w:eastAsia="zh-CN"/>
        </w:rPr>
      </w:pPr>
    </w:p>
    <w:p w14:paraId="2BF44DC1" w14:textId="4BDCCD28" w:rsidR="00417770" w:rsidRDefault="00417770" w:rsidP="00417770">
      <w:pPr>
        <w:jc w:val="center"/>
        <w:rPr>
          <w:caps/>
        </w:rPr>
      </w:pPr>
    </w:p>
    <w:p w14:paraId="741D2379" w14:textId="164D848B" w:rsidR="00C429E1" w:rsidRDefault="00C429E1" w:rsidP="00C429E1">
      <w:pPr>
        <w:jc w:val="center"/>
        <w:rPr>
          <w:caps/>
        </w:rPr>
      </w:pPr>
    </w:p>
    <w:p w14:paraId="5657C000" w14:textId="77777777" w:rsidR="00417770" w:rsidRDefault="00417770" w:rsidP="00417770"/>
    <w:p w14:paraId="7F6DA680" w14:textId="77777777" w:rsidR="00417770" w:rsidRDefault="00417770" w:rsidP="00417770"/>
    <w:p w14:paraId="2C9968EC" w14:textId="77777777" w:rsidR="00417770" w:rsidRDefault="00417770" w:rsidP="00417770"/>
    <w:p w14:paraId="145AF948" w14:textId="77777777" w:rsidR="00417770" w:rsidRDefault="00417770" w:rsidP="00417770"/>
    <w:p w14:paraId="011A06F1" w14:textId="77777777" w:rsidR="00417770" w:rsidRDefault="00417770" w:rsidP="00417770"/>
    <w:p w14:paraId="5E88FF79" w14:textId="77777777" w:rsidR="00417770" w:rsidRDefault="00417770" w:rsidP="00417770"/>
    <w:p w14:paraId="48BDC071" w14:textId="77777777" w:rsidR="00417770" w:rsidRDefault="00417770" w:rsidP="00417770"/>
    <w:p w14:paraId="328C7B2E" w14:textId="77777777" w:rsidR="00417770" w:rsidRDefault="00417770" w:rsidP="00417770"/>
    <w:p w14:paraId="525E5C2A" w14:textId="77777777" w:rsidR="00417770" w:rsidRDefault="00417770" w:rsidP="00417770"/>
    <w:p w14:paraId="0902A9E7" w14:textId="77777777" w:rsidR="00417770" w:rsidRDefault="00417770" w:rsidP="00417770"/>
    <w:p w14:paraId="463CB2F2" w14:textId="77777777" w:rsidR="00417770" w:rsidRDefault="00417770" w:rsidP="00417770"/>
    <w:p w14:paraId="21A9D850" w14:textId="77777777" w:rsidR="004C0F13" w:rsidRDefault="004C0F13" w:rsidP="00417770"/>
    <w:p w14:paraId="0BDC4C35" w14:textId="77777777" w:rsidR="004C0F13" w:rsidRDefault="004C0F13" w:rsidP="004C0F13">
      <w:pPr>
        <w:jc w:val="center"/>
        <w:rPr>
          <w:caps/>
        </w:rPr>
      </w:pPr>
      <w:r>
        <w:rPr>
          <w:caps/>
        </w:rPr>
        <w:t>Approved by supervisory committee</w:t>
      </w:r>
    </w:p>
    <w:p w14:paraId="2B81272F" w14:textId="0DA566B5" w:rsidR="001A6844" w:rsidRDefault="001A6844" w:rsidP="001A6844">
      <w:pPr>
        <w:pStyle w:val="BodyText"/>
        <w:jc w:val="center"/>
        <w:rPr>
          <w:caps/>
          <w:sz w:val="24"/>
        </w:rPr>
      </w:pPr>
    </w:p>
    <w:p w14:paraId="1D61F2B1" w14:textId="77777777" w:rsidR="00C429E1" w:rsidRDefault="00C429E1" w:rsidP="001A6844">
      <w:pPr>
        <w:pStyle w:val="BodyText"/>
        <w:jc w:val="center"/>
        <w:rPr>
          <w:caps/>
          <w:sz w:val="24"/>
        </w:rPr>
      </w:pPr>
    </w:p>
    <w:p w14:paraId="14C8F6D1" w14:textId="77777777" w:rsidR="004C0F13" w:rsidRDefault="004C0F13" w:rsidP="001A6844">
      <w:pPr>
        <w:pStyle w:val="BodyText"/>
        <w:jc w:val="center"/>
        <w:rPr>
          <w:rFonts w:eastAsia="SimSun"/>
          <w:caps/>
          <w:sz w:val="24"/>
          <w:lang w:eastAsia="zh-CN"/>
        </w:rPr>
      </w:pPr>
    </w:p>
    <w:p w14:paraId="7CB16100" w14:textId="77777777" w:rsidR="00822559" w:rsidRDefault="00822559" w:rsidP="001A6844">
      <w:pPr>
        <w:pStyle w:val="BodyText"/>
        <w:jc w:val="center"/>
        <w:rPr>
          <w:rFonts w:eastAsia="SimSun"/>
          <w:caps/>
          <w:sz w:val="24"/>
          <w:lang w:eastAsia="zh-CN"/>
        </w:rPr>
      </w:pPr>
    </w:p>
    <w:p w14:paraId="3BE33C3B" w14:textId="77777777" w:rsidR="00822559" w:rsidRDefault="00822559" w:rsidP="001A6844">
      <w:pPr>
        <w:pStyle w:val="BodyText"/>
        <w:jc w:val="center"/>
        <w:rPr>
          <w:rFonts w:eastAsia="SimSun"/>
          <w:caps/>
          <w:sz w:val="24"/>
          <w:lang w:eastAsia="zh-CN"/>
        </w:rPr>
      </w:pPr>
    </w:p>
    <w:p w14:paraId="178A6765" w14:textId="77777777" w:rsidR="00822559" w:rsidRDefault="00822559" w:rsidP="001A6844">
      <w:pPr>
        <w:pStyle w:val="BodyText"/>
        <w:jc w:val="center"/>
        <w:rPr>
          <w:rFonts w:eastAsia="SimSun"/>
          <w:caps/>
          <w:sz w:val="24"/>
          <w:lang w:eastAsia="zh-CN"/>
        </w:rPr>
      </w:pPr>
    </w:p>
    <w:p w14:paraId="33AD5DDE" w14:textId="77777777" w:rsidR="00822559" w:rsidRPr="00822559" w:rsidRDefault="00822559" w:rsidP="001A6844">
      <w:pPr>
        <w:pStyle w:val="BodyText"/>
        <w:jc w:val="center"/>
        <w:rPr>
          <w:rFonts w:eastAsia="SimSun"/>
          <w:caps/>
          <w:sz w:val="24"/>
          <w:lang w:eastAsia="zh-CN"/>
        </w:rPr>
      </w:pPr>
    </w:p>
    <w:tbl>
      <w:tblPr>
        <w:tblW w:w="4770" w:type="dxa"/>
        <w:tblInd w:w="5238" w:type="dxa"/>
        <w:tblBorders>
          <w:bottom w:val="single" w:sz="2" w:space="0" w:color="auto"/>
          <w:insideH w:val="single" w:sz="2" w:space="0" w:color="auto"/>
          <w:insideV w:val="single" w:sz="4" w:space="0" w:color="auto"/>
        </w:tblBorders>
        <w:tblLayout w:type="fixed"/>
        <w:tblLook w:val="0000" w:firstRow="0" w:lastRow="0" w:firstColumn="0" w:lastColumn="0" w:noHBand="0" w:noVBand="0"/>
      </w:tblPr>
      <w:tblGrid>
        <w:gridCol w:w="4770"/>
      </w:tblGrid>
      <w:tr w:rsidR="00C73842" w14:paraId="4366E2C2" w14:textId="77777777">
        <w:trPr>
          <w:trHeight w:hRule="exact" w:val="440"/>
        </w:trPr>
        <w:tc>
          <w:tcPr>
            <w:tcW w:w="4770" w:type="dxa"/>
          </w:tcPr>
          <w:p w14:paraId="1CF6CEC3" w14:textId="77777777" w:rsidR="00C73842" w:rsidRPr="00822559" w:rsidRDefault="00822559" w:rsidP="00C85CAC">
            <w:pPr>
              <w:jc w:val="both"/>
              <w:rPr>
                <w:rFonts w:eastAsia="SimSun"/>
                <w:sz w:val="22"/>
                <w:lang w:eastAsia="zh-CN"/>
              </w:rPr>
            </w:pPr>
            <w:r>
              <w:rPr>
                <w:rFonts w:eastAsia="SimSun" w:hint="eastAsia"/>
                <w:sz w:val="22"/>
                <w:lang w:eastAsia="zh-CN"/>
              </w:rPr>
              <w:t>Zhijian</w:t>
            </w:r>
            <w:r w:rsidR="00C85CAC">
              <w:rPr>
                <w:rFonts w:eastAsia="SimSun" w:hint="eastAsia"/>
                <w:sz w:val="22"/>
                <w:lang w:eastAsia="zh-CN"/>
              </w:rPr>
              <w:t xml:space="preserve"> J. </w:t>
            </w:r>
            <w:r>
              <w:rPr>
                <w:rFonts w:eastAsia="SimSun" w:hint="eastAsia"/>
                <w:sz w:val="22"/>
                <w:lang w:eastAsia="zh-CN"/>
              </w:rPr>
              <w:t>Chen, Ph</w:t>
            </w:r>
            <w:r w:rsidR="00C85CAC">
              <w:rPr>
                <w:rFonts w:eastAsia="SimSun" w:hint="eastAsia"/>
                <w:sz w:val="22"/>
                <w:lang w:eastAsia="zh-CN"/>
              </w:rPr>
              <w:t>.</w:t>
            </w:r>
            <w:r>
              <w:rPr>
                <w:rFonts w:eastAsia="SimSun" w:hint="eastAsia"/>
                <w:sz w:val="22"/>
                <w:lang w:eastAsia="zh-CN"/>
              </w:rPr>
              <w:t>D.</w:t>
            </w:r>
          </w:p>
        </w:tc>
      </w:tr>
      <w:tr w:rsidR="00C73842" w14:paraId="33810621" w14:textId="77777777">
        <w:trPr>
          <w:trHeight w:hRule="exact" w:val="440"/>
        </w:trPr>
        <w:tc>
          <w:tcPr>
            <w:tcW w:w="4770" w:type="dxa"/>
          </w:tcPr>
          <w:p w14:paraId="5D161719" w14:textId="6CFDDC32" w:rsidR="00C73842" w:rsidRPr="00822559" w:rsidRDefault="002F5D6C" w:rsidP="00AE424D">
            <w:pPr>
              <w:jc w:val="both"/>
              <w:rPr>
                <w:rFonts w:eastAsia="SimSun"/>
                <w:sz w:val="22"/>
                <w:lang w:eastAsia="zh-CN"/>
              </w:rPr>
            </w:pPr>
            <w:r>
              <w:rPr>
                <w:rFonts w:eastAsia="SimSun"/>
                <w:sz w:val="22"/>
                <w:lang w:eastAsia="zh-CN"/>
              </w:rPr>
              <w:t>Eric Olson</w:t>
            </w:r>
            <w:r w:rsidR="00822559">
              <w:rPr>
                <w:rFonts w:eastAsia="SimSun" w:hint="eastAsia"/>
                <w:sz w:val="22"/>
                <w:lang w:eastAsia="zh-CN"/>
              </w:rPr>
              <w:t>, Ph</w:t>
            </w:r>
            <w:r w:rsidR="00C85CAC">
              <w:rPr>
                <w:rFonts w:eastAsia="SimSun" w:hint="eastAsia"/>
                <w:sz w:val="22"/>
                <w:lang w:eastAsia="zh-CN"/>
              </w:rPr>
              <w:t>.</w:t>
            </w:r>
            <w:r w:rsidR="00822559">
              <w:rPr>
                <w:rFonts w:eastAsia="SimSun" w:hint="eastAsia"/>
                <w:sz w:val="22"/>
                <w:lang w:eastAsia="zh-CN"/>
              </w:rPr>
              <w:t>D (Chair)</w:t>
            </w:r>
          </w:p>
        </w:tc>
      </w:tr>
      <w:tr w:rsidR="00C73842" w14:paraId="4013D09A" w14:textId="77777777">
        <w:trPr>
          <w:trHeight w:hRule="exact" w:val="440"/>
        </w:trPr>
        <w:tc>
          <w:tcPr>
            <w:tcW w:w="4770" w:type="dxa"/>
          </w:tcPr>
          <w:p w14:paraId="77D4F6FA" w14:textId="4E2CC598" w:rsidR="00C73842" w:rsidRPr="00822559" w:rsidRDefault="002F5D6C" w:rsidP="00AE424D">
            <w:pPr>
              <w:jc w:val="both"/>
              <w:rPr>
                <w:rFonts w:eastAsia="SimSun"/>
                <w:sz w:val="22"/>
                <w:lang w:eastAsia="zh-CN"/>
              </w:rPr>
            </w:pPr>
            <w:r>
              <w:rPr>
                <w:rFonts w:eastAsia="SimSun"/>
                <w:sz w:val="22"/>
                <w:lang w:eastAsia="zh-CN"/>
              </w:rPr>
              <w:t>Bruce Beutler</w:t>
            </w:r>
            <w:r w:rsidR="00822559">
              <w:rPr>
                <w:rFonts w:eastAsia="SimSun" w:hint="eastAsia"/>
                <w:sz w:val="22"/>
                <w:lang w:eastAsia="zh-CN"/>
              </w:rPr>
              <w:t>, Ph</w:t>
            </w:r>
            <w:r w:rsidR="00C85CAC">
              <w:rPr>
                <w:rFonts w:eastAsia="SimSun" w:hint="eastAsia"/>
                <w:sz w:val="22"/>
                <w:lang w:eastAsia="zh-CN"/>
              </w:rPr>
              <w:t>.</w:t>
            </w:r>
            <w:r w:rsidR="00822559">
              <w:rPr>
                <w:rFonts w:eastAsia="SimSun" w:hint="eastAsia"/>
                <w:sz w:val="22"/>
                <w:lang w:eastAsia="zh-CN"/>
              </w:rPr>
              <w:t>D</w:t>
            </w:r>
          </w:p>
        </w:tc>
      </w:tr>
      <w:tr w:rsidR="00C73842" w14:paraId="6CEBD509" w14:textId="77777777">
        <w:trPr>
          <w:trHeight w:hRule="exact" w:val="440"/>
        </w:trPr>
        <w:tc>
          <w:tcPr>
            <w:tcW w:w="4770" w:type="dxa"/>
          </w:tcPr>
          <w:p w14:paraId="5336807B" w14:textId="601EFE40" w:rsidR="00C73842" w:rsidRPr="00822559" w:rsidRDefault="002F5D6C" w:rsidP="00C85CAC">
            <w:pPr>
              <w:jc w:val="both"/>
              <w:rPr>
                <w:rFonts w:eastAsia="SimSun"/>
                <w:sz w:val="22"/>
                <w:lang w:eastAsia="zh-CN"/>
              </w:rPr>
            </w:pPr>
            <w:r>
              <w:rPr>
                <w:rFonts w:eastAsia="SimSun"/>
                <w:sz w:val="22"/>
                <w:lang w:eastAsia="zh-CN"/>
              </w:rPr>
              <w:t>Lora Hooper</w:t>
            </w:r>
            <w:r w:rsidR="00822559">
              <w:rPr>
                <w:rFonts w:eastAsia="SimSun" w:hint="eastAsia"/>
                <w:sz w:val="22"/>
                <w:lang w:eastAsia="zh-CN"/>
              </w:rPr>
              <w:t>, Ph</w:t>
            </w:r>
            <w:r w:rsidR="00C85CAC">
              <w:rPr>
                <w:rFonts w:eastAsia="SimSun" w:hint="eastAsia"/>
                <w:sz w:val="22"/>
                <w:lang w:eastAsia="zh-CN"/>
              </w:rPr>
              <w:t>.</w:t>
            </w:r>
            <w:r w:rsidR="00822559">
              <w:rPr>
                <w:rFonts w:eastAsia="SimSun" w:hint="eastAsia"/>
                <w:sz w:val="22"/>
                <w:lang w:eastAsia="zh-CN"/>
              </w:rPr>
              <w:t>D</w:t>
            </w:r>
          </w:p>
        </w:tc>
      </w:tr>
    </w:tbl>
    <w:p w14:paraId="2E5898C1" w14:textId="77777777" w:rsidR="004C0F13" w:rsidRDefault="004C0F13" w:rsidP="00417770">
      <w:pPr>
        <w:pStyle w:val="Header"/>
        <w:tabs>
          <w:tab w:val="clear" w:pos="4320"/>
          <w:tab w:val="clear" w:pos="8640"/>
        </w:tabs>
        <w:spacing w:line="480" w:lineRule="auto"/>
        <w:rPr>
          <w:caps/>
        </w:rPr>
      </w:pPr>
    </w:p>
    <w:p w14:paraId="17E8FFE7" w14:textId="77777777" w:rsidR="00417770" w:rsidRPr="00822559" w:rsidRDefault="00417770" w:rsidP="00417770">
      <w:pPr>
        <w:pStyle w:val="Header"/>
        <w:tabs>
          <w:tab w:val="clear" w:pos="4320"/>
          <w:tab w:val="clear" w:pos="8640"/>
        </w:tabs>
        <w:spacing w:line="480" w:lineRule="auto"/>
        <w:rPr>
          <w:rFonts w:eastAsia="SimSun"/>
          <w:caps/>
          <w:lang w:eastAsia="zh-CN"/>
        </w:rPr>
      </w:pPr>
    </w:p>
    <w:p w14:paraId="60AE07F3" w14:textId="77777777" w:rsidR="00417770" w:rsidRDefault="00417770" w:rsidP="00417770">
      <w:pPr>
        <w:spacing w:line="480" w:lineRule="auto"/>
        <w:jc w:val="center"/>
        <w:rPr>
          <w:caps/>
        </w:rPr>
      </w:pPr>
    </w:p>
    <w:p w14:paraId="0F73D69D" w14:textId="77777777" w:rsidR="00417770" w:rsidRDefault="00417770" w:rsidP="00417770">
      <w:pPr>
        <w:spacing w:line="480" w:lineRule="auto"/>
        <w:jc w:val="center"/>
        <w:rPr>
          <w:caps/>
        </w:rPr>
      </w:pPr>
    </w:p>
    <w:p w14:paraId="69FCF6A3" w14:textId="77777777" w:rsidR="00417770" w:rsidRDefault="00417770" w:rsidP="00417770">
      <w:pPr>
        <w:spacing w:line="480" w:lineRule="auto"/>
        <w:jc w:val="center"/>
        <w:rPr>
          <w:caps/>
        </w:rPr>
      </w:pPr>
    </w:p>
    <w:p w14:paraId="288EAE7F" w14:textId="77777777" w:rsidR="00417770" w:rsidRDefault="00417770" w:rsidP="00417770">
      <w:pPr>
        <w:spacing w:line="480" w:lineRule="auto"/>
        <w:jc w:val="center"/>
        <w:rPr>
          <w:caps/>
        </w:rPr>
      </w:pPr>
    </w:p>
    <w:p w14:paraId="04C90B77" w14:textId="77777777" w:rsidR="00417770" w:rsidRDefault="00417770" w:rsidP="00417770">
      <w:pPr>
        <w:spacing w:line="480" w:lineRule="auto"/>
        <w:jc w:val="center"/>
        <w:rPr>
          <w:caps/>
        </w:rPr>
      </w:pPr>
    </w:p>
    <w:p w14:paraId="2FC99917" w14:textId="77777777" w:rsidR="00417770" w:rsidRDefault="00417770" w:rsidP="00417770">
      <w:pPr>
        <w:spacing w:line="480" w:lineRule="auto"/>
        <w:jc w:val="center"/>
        <w:rPr>
          <w:caps/>
        </w:rPr>
      </w:pPr>
      <w:r>
        <w:rPr>
          <w:caps/>
        </w:rPr>
        <w:t>dedication</w:t>
      </w:r>
    </w:p>
    <w:p w14:paraId="6402DE6C" w14:textId="77777777" w:rsidR="00417770" w:rsidRDefault="00417770" w:rsidP="00417770">
      <w:pPr>
        <w:spacing w:line="480" w:lineRule="auto"/>
        <w:jc w:val="center"/>
        <w:rPr>
          <w:caps/>
        </w:rPr>
      </w:pPr>
    </w:p>
    <w:p w14:paraId="47EFE10D" w14:textId="03219C8C" w:rsidR="00A7327B" w:rsidRDefault="00A7327B" w:rsidP="00A7327B">
      <w:pPr>
        <w:spacing w:line="480" w:lineRule="auto"/>
        <w:jc w:val="center"/>
        <w:rPr>
          <w:rFonts w:eastAsia="SimSun"/>
          <w:lang w:eastAsia="zh-CN"/>
        </w:rPr>
      </w:pPr>
      <w:r w:rsidRPr="00A7327B">
        <w:rPr>
          <w:rFonts w:eastAsia="SimSun"/>
          <w:lang w:eastAsia="zh-CN"/>
        </w:rPr>
        <w:t xml:space="preserve">I would like to thank my grandparents and my parents for their endless love and selfless support throughout my life. </w:t>
      </w:r>
    </w:p>
    <w:p w14:paraId="3B7F6546" w14:textId="77777777" w:rsidR="00A7327B" w:rsidRPr="00A7327B" w:rsidRDefault="00A7327B" w:rsidP="00A7327B">
      <w:pPr>
        <w:spacing w:line="480" w:lineRule="auto"/>
        <w:jc w:val="center"/>
        <w:rPr>
          <w:rFonts w:eastAsia="SimSun"/>
          <w:lang w:eastAsia="zh-CN"/>
        </w:rPr>
      </w:pPr>
    </w:p>
    <w:p w14:paraId="58998D75" w14:textId="39120009" w:rsidR="00A7327B" w:rsidRDefault="00A7327B" w:rsidP="00A7327B">
      <w:pPr>
        <w:spacing w:line="480" w:lineRule="auto"/>
        <w:jc w:val="center"/>
        <w:rPr>
          <w:rFonts w:eastAsia="SimSun"/>
          <w:lang w:eastAsia="zh-CN"/>
        </w:rPr>
      </w:pPr>
      <w:r w:rsidRPr="00A7327B">
        <w:rPr>
          <w:rFonts w:eastAsia="SimSun"/>
          <w:lang w:eastAsia="zh-CN"/>
        </w:rPr>
        <w:t xml:space="preserve">I would also like to thank my mentor, Dr. James Chen, who is a great and brilliant scientist with rigorous attitude toward science, for his support during my whole PhD life and for being a role model in pursuing science. I thank my thesis committee, Dr. Eric Olson, Dr. Lora Hooper, and Dr. Bruce Beutler, for their support and professional advice. I thank all the present and past lab members in Chen lab for being a united and productive family. </w:t>
      </w:r>
    </w:p>
    <w:p w14:paraId="02981F42" w14:textId="77777777" w:rsidR="00A7327B" w:rsidRPr="00A7327B" w:rsidRDefault="00A7327B" w:rsidP="00A7327B">
      <w:pPr>
        <w:spacing w:line="480" w:lineRule="auto"/>
        <w:jc w:val="center"/>
        <w:rPr>
          <w:rFonts w:eastAsia="SimSun"/>
          <w:lang w:eastAsia="zh-CN"/>
        </w:rPr>
      </w:pPr>
    </w:p>
    <w:p w14:paraId="5D1BB19F" w14:textId="5DBD2752" w:rsidR="00417770" w:rsidRPr="00822559" w:rsidRDefault="00A7327B" w:rsidP="00A7327B">
      <w:pPr>
        <w:spacing w:line="480" w:lineRule="auto"/>
        <w:jc w:val="center"/>
        <w:rPr>
          <w:rFonts w:eastAsia="SimSun"/>
          <w:lang w:eastAsia="zh-CN"/>
        </w:rPr>
        <w:sectPr w:rsidR="00417770" w:rsidRPr="00822559" w:rsidSect="009F3E3B">
          <w:pgSz w:w="12240" w:h="15840" w:code="1"/>
          <w:pgMar w:top="1800" w:right="1440" w:bottom="1800" w:left="1800" w:header="1440" w:footer="1440" w:gutter="0"/>
          <w:pgNumType w:fmt="lowerRoman"/>
          <w:cols w:space="720"/>
          <w:titlePg/>
        </w:sectPr>
      </w:pPr>
      <w:r w:rsidRPr="00A7327B">
        <w:rPr>
          <w:rFonts w:eastAsia="SimSun"/>
          <w:lang w:eastAsia="zh-CN"/>
        </w:rPr>
        <w:t>Last but not least, I thank my beloved fiancé</w:t>
      </w:r>
      <w:r>
        <w:rPr>
          <w:rFonts w:eastAsia="SimSun"/>
          <w:lang w:eastAsia="zh-CN"/>
        </w:rPr>
        <w:t xml:space="preserve">e, Xiaohong Li, for her love, </w:t>
      </w:r>
      <w:r w:rsidRPr="00A7327B">
        <w:rPr>
          <w:rFonts w:eastAsia="SimSun"/>
          <w:lang w:eastAsia="zh-CN"/>
        </w:rPr>
        <w:t>support</w:t>
      </w:r>
      <w:r>
        <w:rPr>
          <w:rFonts w:eastAsia="SimSun"/>
          <w:lang w:eastAsia="zh-CN"/>
        </w:rPr>
        <w:t>, and commitment to be with me for the rest of my life</w:t>
      </w:r>
      <w:r w:rsidRPr="00A7327B">
        <w:rPr>
          <w:rFonts w:eastAsia="SimSun"/>
          <w:lang w:eastAsia="zh-CN"/>
        </w:rPr>
        <w:t xml:space="preserve">. </w:t>
      </w:r>
    </w:p>
    <w:p w14:paraId="0A79F92E" w14:textId="77777777" w:rsidR="00417770" w:rsidRDefault="00417770" w:rsidP="00417770">
      <w:pPr>
        <w:jc w:val="center"/>
        <w:rPr>
          <w:caps/>
        </w:rPr>
      </w:pPr>
    </w:p>
    <w:p w14:paraId="04591A14" w14:textId="77777777" w:rsidR="00417770" w:rsidRDefault="00417770" w:rsidP="00417770">
      <w:pPr>
        <w:jc w:val="center"/>
        <w:rPr>
          <w:caps/>
        </w:rPr>
      </w:pPr>
    </w:p>
    <w:p w14:paraId="694A25DD" w14:textId="77777777" w:rsidR="00417770" w:rsidRDefault="00417770" w:rsidP="00417770">
      <w:pPr>
        <w:jc w:val="center"/>
        <w:rPr>
          <w:caps/>
        </w:rPr>
      </w:pPr>
    </w:p>
    <w:p w14:paraId="5C9B7CC1" w14:textId="77777777" w:rsidR="00417770" w:rsidRDefault="00417770" w:rsidP="00417770">
      <w:pPr>
        <w:jc w:val="center"/>
        <w:rPr>
          <w:caps/>
        </w:rPr>
      </w:pPr>
    </w:p>
    <w:p w14:paraId="540DE06A" w14:textId="77777777" w:rsidR="00417770" w:rsidRDefault="00417770" w:rsidP="00417770">
      <w:pPr>
        <w:jc w:val="center"/>
        <w:rPr>
          <w:caps/>
        </w:rPr>
      </w:pPr>
    </w:p>
    <w:p w14:paraId="3367165B" w14:textId="77777777" w:rsidR="00417770" w:rsidRDefault="00417770" w:rsidP="00417770">
      <w:pPr>
        <w:jc w:val="center"/>
        <w:rPr>
          <w:caps/>
        </w:rPr>
      </w:pPr>
    </w:p>
    <w:p w14:paraId="14D15E5A" w14:textId="77777777" w:rsidR="00417770" w:rsidRDefault="00417770" w:rsidP="00417770">
      <w:pPr>
        <w:jc w:val="center"/>
        <w:rPr>
          <w:caps/>
        </w:rPr>
      </w:pPr>
    </w:p>
    <w:p w14:paraId="00D3C421" w14:textId="77777777" w:rsidR="00C7775A" w:rsidRDefault="00C7775A" w:rsidP="00C7775A">
      <w:pPr>
        <w:jc w:val="center"/>
        <w:rPr>
          <w:rFonts w:eastAsia="SimSun"/>
          <w:caps/>
          <w:lang w:eastAsia="zh-CN"/>
        </w:rPr>
      </w:pPr>
      <w:r w:rsidRPr="00822559">
        <w:rPr>
          <w:caps/>
        </w:rPr>
        <w:t xml:space="preserve">MECHANISM OF </w:t>
      </w:r>
      <w:r>
        <w:rPr>
          <w:caps/>
        </w:rPr>
        <w:t>IRF5</w:t>
      </w:r>
      <w:r w:rsidRPr="00822559">
        <w:rPr>
          <w:caps/>
        </w:rPr>
        <w:t xml:space="preserve"> AC</w:t>
      </w:r>
      <w:r>
        <w:rPr>
          <w:caps/>
        </w:rPr>
        <w:t>TIVATION AND REGULATION OF Cgas activity</w:t>
      </w:r>
    </w:p>
    <w:p w14:paraId="66D8411D" w14:textId="77777777" w:rsidR="008259C1" w:rsidRPr="008259C1" w:rsidRDefault="008259C1" w:rsidP="008259C1">
      <w:pPr>
        <w:jc w:val="center"/>
        <w:rPr>
          <w:rFonts w:eastAsia="SimSun"/>
          <w:caps/>
          <w:lang w:eastAsia="zh-CN"/>
        </w:rPr>
      </w:pPr>
    </w:p>
    <w:p w14:paraId="1146F4D7" w14:textId="60552905" w:rsidR="00417770" w:rsidRDefault="00417770" w:rsidP="008259C1">
      <w:pPr>
        <w:jc w:val="center"/>
        <w:rPr>
          <w:caps/>
        </w:rPr>
      </w:pPr>
    </w:p>
    <w:p w14:paraId="27AE1095" w14:textId="77777777" w:rsidR="00417770" w:rsidRDefault="00417770" w:rsidP="00417770">
      <w:pPr>
        <w:jc w:val="center"/>
        <w:rPr>
          <w:caps/>
        </w:rPr>
      </w:pPr>
    </w:p>
    <w:p w14:paraId="5BBEEDDB" w14:textId="77777777" w:rsidR="00417770" w:rsidRDefault="00417770" w:rsidP="00417770">
      <w:pPr>
        <w:jc w:val="center"/>
        <w:rPr>
          <w:caps/>
        </w:rPr>
      </w:pPr>
    </w:p>
    <w:p w14:paraId="46B7E092" w14:textId="77777777" w:rsidR="00417770" w:rsidRDefault="00417770" w:rsidP="00417770">
      <w:pPr>
        <w:jc w:val="center"/>
        <w:rPr>
          <w:caps/>
        </w:rPr>
      </w:pPr>
    </w:p>
    <w:p w14:paraId="172F1E1A" w14:textId="77777777" w:rsidR="00417770" w:rsidRDefault="00417770" w:rsidP="00417770">
      <w:pPr>
        <w:jc w:val="center"/>
        <w:rPr>
          <w:caps/>
        </w:rPr>
      </w:pPr>
    </w:p>
    <w:p w14:paraId="05A295DA" w14:textId="77777777" w:rsidR="00417770" w:rsidRDefault="00417770" w:rsidP="00417770">
      <w:pPr>
        <w:jc w:val="center"/>
      </w:pPr>
      <w:r>
        <w:t>by</w:t>
      </w:r>
    </w:p>
    <w:p w14:paraId="495B8DD5" w14:textId="77777777" w:rsidR="00417770" w:rsidRDefault="00417770" w:rsidP="00417770">
      <w:pPr>
        <w:jc w:val="center"/>
      </w:pPr>
    </w:p>
    <w:p w14:paraId="585D02B6" w14:textId="77777777" w:rsidR="00417770" w:rsidRDefault="00417770" w:rsidP="00417770">
      <w:pPr>
        <w:jc w:val="center"/>
      </w:pPr>
    </w:p>
    <w:p w14:paraId="033DF443" w14:textId="732A36D6" w:rsidR="00417770" w:rsidRPr="008259C1" w:rsidRDefault="00C7775A" w:rsidP="00417770">
      <w:pPr>
        <w:jc w:val="center"/>
        <w:rPr>
          <w:rFonts w:eastAsia="SimSun"/>
          <w:caps/>
          <w:lang w:eastAsia="zh-CN"/>
        </w:rPr>
      </w:pPr>
      <w:r>
        <w:rPr>
          <w:rFonts w:eastAsia="SimSun"/>
          <w:caps/>
          <w:lang w:eastAsia="zh-CN"/>
        </w:rPr>
        <w:t>Junyao ren</w:t>
      </w:r>
    </w:p>
    <w:p w14:paraId="7AD05047" w14:textId="77777777" w:rsidR="00417770" w:rsidRDefault="00417770" w:rsidP="00417770">
      <w:pPr>
        <w:jc w:val="center"/>
        <w:rPr>
          <w:caps/>
        </w:rPr>
      </w:pPr>
    </w:p>
    <w:p w14:paraId="24A4BEDD" w14:textId="77777777" w:rsidR="00417770" w:rsidRDefault="00417770" w:rsidP="00417770">
      <w:pPr>
        <w:jc w:val="center"/>
        <w:rPr>
          <w:caps/>
        </w:rPr>
      </w:pPr>
    </w:p>
    <w:p w14:paraId="5F3AF3A2" w14:textId="77777777" w:rsidR="00417770" w:rsidRDefault="00417770" w:rsidP="00417770">
      <w:pPr>
        <w:jc w:val="center"/>
        <w:rPr>
          <w:caps/>
        </w:rPr>
      </w:pPr>
    </w:p>
    <w:p w14:paraId="73A17566" w14:textId="77777777" w:rsidR="00417770" w:rsidRPr="008259C1" w:rsidRDefault="00417770" w:rsidP="008259C1">
      <w:pPr>
        <w:rPr>
          <w:rFonts w:eastAsia="SimSun"/>
          <w:caps/>
          <w:lang w:eastAsia="zh-CN"/>
        </w:rPr>
      </w:pPr>
    </w:p>
    <w:p w14:paraId="1421CB4F" w14:textId="77777777" w:rsidR="00417770" w:rsidRDefault="00417770" w:rsidP="00417770">
      <w:pPr>
        <w:jc w:val="center"/>
        <w:rPr>
          <w:caps/>
        </w:rPr>
      </w:pPr>
    </w:p>
    <w:p w14:paraId="6F8155E9" w14:textId="77777777" w:rsidR="00417770" w:rsidRDefault="00417770" w:rsidP="00417770">
      <w:pPr>
        <w:jc w:val="center"/>
        <w:rPr>
          <w:caps/>
        </w:rPr>
      </w:pPr>
      <w:r>
        <w:rPr>
          <w:caps/>
        </w:rPr>
        <w:t>Dissertation</w:t>
      </w:r>
    </w:p>
    <w:p w14:paraId="4FC9BF09" w14:textId="77777777" w:rsidR="00417770" w:rsidRDefault="00417770" w:rsidP="00417770">
      <w:pPr>
        <w:jc w:val="center"/>
      </w:pPr>
    </w:p>
    <w:p w14:paraId="09B28B9F" w14:textId="77777777" w:rsidR="00417770" w:rsidRDefault="00417770" w:rsidP="00417770">
      <w:pPr>
        <w:jc w:val="center"/>
      </w:pPr>
    </w:p>
    <w:p w14:paraId="21A313F4" w14:textId="77777777" w:rsidR="00417770" w:rsidRDefault="00417770" w:rsidP="00417770">
      <w:pPr>
        <w:jc w:val="center"/>
      </w:pPr>
      <w:r>
        <w:t xml:space="preserve">Presented to the Faculty of the </w:t>
      </w:r>
      <w:smartTag w:uri="urn:schemas-microsoft-com:office:smarttags" w:element="place">
        <w:smartTag w:uri="urn:schemas-microsoft-com:office:smarttags" w:element="PlaceName">
          <w:r>
            <w:t>Graduate</w:t>
          </w:r>
        </w:smartTag>
        <w:r>
          <w:t xml:space="preserve"> </w:t>
        </w:r>
        <w:smartTag w:uri="urn:schemas-microsoft-com:office:smarttags" w:element="PlaceType">
          <w:r>
            <w:t>School</w:t>
          </w:r>
        </w:smartTag>
      </w:smartTag>
      <w:r>
        <w:t xml:space="preserve"> of Biomedical Sciences</w:t>
      </w:r>
    </w:p>
    <w:p w14:paraId="08412C2B" w14:textId="77777777" w:rsidR="00417770" w:rsidRDefault="00417770" w:rsidP="00417770">
      <w:pPr>
        <w:jc w:val="center"/>
      </w:pPr>
    </w:p>
    <w:p w14:paraId="47482DC2" w14:textId="77777777" w:rsidR="00417770" w:rsidRDefault="00417770" w:rsidP="00417770">
      <w:pPr>
        <w:jc w:val="center"/>
      </w:pPr>
      <w:r>
        <w:t xml:space="preserve">The </w:t>
      </w:r>
      <w:smartTag w:uri="urn:schemas-microsoft-com:office:smarttags" w:element="PlaceType">
        <w:r>
          <w:t>University</w:t>
        </w:r>
      </w:smartTag>
      <w:r>
        <w:t xml:space="preserve"> of </w:t>
      </w:r>
      <w:smartTag w:uri="urn:schemas-microsoft-com:office:smarttags" w:element="PlaceName">
        <w:r>
          <w:t>Texas</w:t>
        </w:r>
      </w:smartTag>
      <w:r>
        <w:t xml:space="preserve"> Southwestern </w:t>
      </w:r>
      <w:smartTag w:uri="urn:schemas-microsoft-com:office:smarttags" w:element="PlaceName">
        <w:r>
          <w:t>Medical</w:t>
        </w:r>
      </w:smartTag>
      <w:r>
        <w:t xml:space="preserve"> </w:t>
      </w:r>
      <w:smartTag w:uri="urn:schemas-microsoft-com:office:smarttags" w:element="PlaceType">
        <w:r>
          <w:t>Center</w:t>
        </w:r>
      </w:smartTag>
      <w:r>
        <w:t xml:space="preserve"> at </w:t>
      </w:r>
      <w:smartTag w:uri="urn:schemas-microsoft-com:office:smarttags" w:element="place">
        <w:smartTag w:uri="urn:schemas-microsoft-com:office:smarttags" w:element="City">
          <w:r>
            <w:t>Dallas</w:t>
          </w:r>
        </w:smartTag>
      </w:smartTag>
    </w:p>
    <w:p w14:paraId="371057E6" w14:textId="77777777" w:rsidR="00417770" w:rsidRDefault="00417770" w:rsidP="00417770">
      <w:pPr>
        <w:jc w:val="center"/>
      </w:pPr>
    </w:p>
    <w:p w14:paraId="0908E607" w14:textId="77777777" w:rsidR="00417770" w:rsidRDefault="00417770" w:rsidP="00417770">
      <w:pPr>
        <w:jc w:val="center"/>
      </w:pPr>
      <w:r>
        <w:t>In Partial Fulfillment of the Requirements</w:t>
      </w:r>
    </w:p>
    <w:p w14:paraId="356D5B5B" w14:textId="77777777" w:rsidR="00417770" w:rsidRDefault="00417770" w:rsidP="00417770">
      <w:pPr>
        <w:jc w:val="center"/>
      </w:pPr>
    </w:p>
    <w:p w14:paraId="3F569078" w14:textId="77777777" w:rsidR="00417770" w:rsidRDefault="00417770" w:rsidP="00417770">
      <w:pPr>
        <w:jc w:val="center"/>
      </w:pPr>
      <w:r>
        <w:t xml:space="preserve">For the Degree of </w:t>
      </w:r>
    </w:p>
    <w:p w14:paraId="76F12056" w14:textId="77777777" w:rsidR="00417770" w:rsidRDefault="00417770" w:rsidP="00417770">
      <w:pPr>
        <w:jc w:val="center"/>
      </w:pPr>
    </w:p>
    <w:p w14:paraId="1B726DCB" w14:textId="77777777" w:rsidR="00417770" w:rsidRDefault="00417770" w:rsidP="00417770">
      <w:pPr>
        <w:jc w:val="center"/>
      </w:pPr>
    </w:p>
    <w:p w14:paraId="0FEAC39D" w14:textId="77777777" w:rsidR="00417770" w:rsidRDefault="00417770" w:rsidP="00417770">
      <w:pPr>
        <w:jc w:val="center"/>
      </w:pPr>
    </w:p>
    <w:p w14:paraId="3C5F20B9" w14:textId="77777777" w:rsidR="00417770" w:rsidRPr="008259C1" w:rsidRDefault="00417770" w:rsidP="00417770">
      <w:pPr>
        <w:jc w:val="center"/>
        <w:rPr>
          <w:rFonts w:eastAsia="SimSun"/>
          <w:caps/>
          <w:lang w:eastAsia="zh-CN"/>
        </w:rPr>
      </w:pPr>
      <w:r>
        <w:rPr>
          <w:caps/>
        </w:rPr>
        <w:t>Doctor of Philosophy</w:t>
      </w:r>
    </w:p>
    <w:p w14:paraId="28772603" w14:textId="77777777" w:rsidR="00417770" w:rsidRDefault="00417770" w:rsidP="00417770">
      <w:pPr>
        <w:jc w:val="center"/>
      </w:pPr>
    </w:p>
    <w:p w14:paraId="7DF9FB88" w14:textId="77777777" w:rsidR="00417770" w:rsidRDefault="00417770" w:rsidP="00417770">
      <w:pPr>
        <w:jc w:val="center"/>
      </w:pPr>
      <w:r>
        <w:t xml:space="preserve">The </w:t>
      </w:r>
      <w:smartTag w:uri="urn:schemas-microsoft-com:office:smarttags" w:element="PlaceType">
        <w:r>
          <w:t>University</w:t>
        </w:r>
      </w:smartTag>
      <w:r>
        <w:t xml:space="preserve"> of </w:t>
      </w:r>
      <w:smartTag w:uri="urn:schemas-microsoft-com:office:smarttags" w:element="PlaceName">
        <w:r>
          <w:t>Texas</w:t>
        </w:r>
      </w:smartTag>
      <w:r>
        <w:t xml:space="preserve"> Southwestern </w:t>
      </w:r>
      <w:smartTag w:uri="urn:schemas-microsoft-com:office:smarttags" w:element="PlaceName">
        <w:r>
          <w:t>Medical</w:t>
        </w:r>
      </w:smartTag>
      <w:r>
        <w:t xml:space="preserve"> </w:t>
      </w:r>
      <w:smartTag w:uri="urn:schemas-microsoft-com:office:smarttags" w:element="PlaceType">
        <w:r>
          <w:t>Center</w:t>
        </w:r>
      </w:smartTag>
      <w:r>
        <w:t xml:space="preserve"> at </w:t>
      </w:r>
      <w:smartTag w:uri="urn:schemas-microsoft-com:office:smarttags" w:element="place">
        <w:smartTag w:uri="urn:schemas-microsoft-com:office:smarttags" w:element="City">
          <w:r>
            <w:t>Dallas</w:t>
          </w:r>
        </w:smartTag>
      </w:smartTag>
    </w:p>
    <w:p w14:paraId="7A338451" w14:textId="77777777" w:rsidR="00417770" w:rsidRDefault="00417770" w:rsidP="00417770">
      <w:pPr>
        <w:jc w:val="center"/>
      </w:pPr>
    </w:p>
    <w:p w14:paraId="256817A1" w14:textId="77777777" w:rsidR="00417770" w:rsidRDefault="00417770" w:rsidP="00417770">
      <w:pPr>
        <w:jc w:val="center"/>
      </w:pPr>
      <w:smartTag w:uri="urn:schemas-microsoft-com:office:smarttags" w:element="place">
        <w:smartTag w:uri="urn:schemas-microsoft-com:office:smarttags" w:element="City">
          <w:r>
            <w:t>Dallas</w:t>
          </w:r>
        </w:smartTag>
        <w:r>
          <w:t xml:space="preserve">, </w:t>
        </w:r>
        <w:smartTag w:uri="urn:schemas-microsoft-com:office:smarttags" w:element="State">
          <w:r>
            <w:t>Texas</w:t>
          </w:r>
        </w:smartTag>
      </w:smartTag>
    </w:p>
    <w:p w14:paraId="255F4D3D" w14:textId="77777777" w:rsidR="00417770" w:rsidRDefault="00417770" w:rsidP="00417770">
      <w:pPr>
        <w:jc w:val="center"/>
      </w:pPr>
    </w:p>
    <w:p w14:paraId="5422D727" w14:textId="0BAE66A2" w:rsidR="00417770" w:rsidRPr="008259C1" w:rsidRDefault="00C7775A" w:rsidP="00417770">
      <w:pPr>
        <w:jc w:val="center"/>
        <w:rPr>
          <w:rFonts w:eastAsia="SimSun"/>
          <w:lang w:eastAsia="zh-CN"/>
        </w:rPr>
        <w:sectPr w:rsidR="00417770" w:rsidRPr="008259C1" w:rsidSect="009F3E3B">
          <w:pgSz w:w="12240" w:h="15840" w:code="1"/>
          <w:pgMar w:top="1800" w:right="1440" w:bottom="1800" w:left="1800" w:header="1440" w:footer="1440" w:gutter="0"/>
          <w:pgNumType w:fmt="lowerRoman"/>
          <w:cols w:space="720"/>
          <w:titlePg/>
        </w:sectPr>
      </w:pPr>
      <w:r>
        <w:t>June</w:t>
      </w:r>
      <w:r w:rsidR="00FF47A2">
        <w:t>, 201</w:t>
      </w:r>
      <w:r>
        <w:rPr>
          <w:rFonts w:eastAsia="SimSun"/>
          <w:lang w:eastAsia="zh-CN"/>
        </w:rPr>
        <w:t>8</w:t>
      </w:r>
    </w:p>
    <w:p w14:paraId="57A4E3A2" w14:textId="77777777" w:rsidR="00417770" w:rsidRDefault="00417770" w:rsidP="00417770">
      <w:pPr>
        <w:jc w:val="center"/>
      </w:pPr>
    </w:p>
    <w:p w14:paraId="6BBDB057" w14:textId="77777777" w:rsidR="00417770" w:rsidRDefault="00417770" w:rsidP="00417770">
      <w:pPr>
        <w:jc w:val="center"/>
      </w:pPr>
    </w:p>
    <w:p w14:paraId="6722E86C" w14:textId="77777777" w:rsidR="00417770" w:rsidRDefault="00417770" w:rsidP="00417770">
      <w:pPr>
        <w:jc w:val="center"/>
      </w:pPr>
    </w:p>
    <w:p w14:paraId="413B69F3" w14:textId="77777777" w:rsidR="00417770" w:rsidRDefault="00417770" w:rsidP="00417770">
      <w:pPr>
        <w:jc w:val="center"/>
      </w:pPr>
    </w:p>
    <w:p w14:paraId="1F5C6CA4" w14:textId="77777777" w:rsidR="00417770" w:rsidRDefault="00417770" w:rsidP="00417770">
      <w:pPr>
        <w:jc w:val="center"/>
      </w:pPr>
    </w:p>
    <w:p w14:paraId="37C08F7E" w14:textId="77777777" w:rsidR="00417770" w:rsidRDefault="00417770" w:rsidP="00417770">
      <w:pPr>
        <w:jc w:val="center"/>
      </w:pPr>
    </w:p>
    <w:p w14:paraId="714DAC49" w14:textId="77777777" w:rsidR="00417770" w:rsidRDefault="00417770" w:rsidP="00417770">
      <w:pPr>
        <w:jc w:val="center"/>
      </w:pPr>
    </w:p>
    <w:p w14:paraId="4BD772B7" w14:textId="77777777" w:rsidR="00417770" w:rsidRDefault="00417770" w:rsidP="00417770">
      <w:pPr>
        <w:jc w:val="center"/>
      </w:pPr>
    </w:p>
    <w:p w14:paraId="2358BC9C" w14:textId="77777777" w:rsidR="00417770" w:rsidRDefault="00417770" w:rsidP="00417770">
      <w:pPr>
        <w:jc w:val="center"/>
      </w:pPr>
    </w:p>
    <w:p w14:paraId="1E487641" w14:textId="77777777" w:rsidR="00417770" w:rsidRDefault="00417770" w:rsidP="00417770">
      <w:pPr>
        <w:jc w:val="center"/>
      </w:pPr>
    </w:p>
    <w:p w14:paraId="5CED5D53" w14:textId="77777777" w:rsidR="00417770" w:rsidRDefault="00417770" w:rsidP="00417770">
      <w:pPr>
        <w:jc w:val="center"/>
      </w:pPr>
    </w:p>
    <w:p w14:paraId="19221E75" w14:textId="77777777" w:rsidR="00417770" w:rsidRDefault="00417770" w:rsidP="00417770">
      <w:pPr>
        <w:jc w:val="center"/>
      </w:pPr>
    </w:p>
    <w:p w14:paraId="4CF73828" w14:textId="77777777" w:rsidR="00417770" w:rsidRDefault="00417770" w:rsidP="00417770">
      <w:pPr>
        <w:jc w:val="center"/>
      </w:pPr>
    </w:p>
    <w:p w14:paraId="43324593" w14:textId="77777777" w:rsidR="00417770" w:rsidRDefault="00417770" w:rsidP="00417770">
      <w:pPr>
        <w:jc w:val="center"/>
      </w:pPr>
    </w:p>
    <w:p w14:paraId="7AA3F995" w14:textId="77777777" w:rsidR="00417770" w:rsidRDefault="00417770" w:rsidP="00417770">
      <w:pPr>
        <w:jc w:val="center"/>
      </w:pPr>
    </w:p>
    <w:p w14:paraId="7FAAB985" w14:textId="77777777" w:rsidR="00417770" w:rsidRDefault="00417770" w:rsidP="00417770">
      <w:pPr>
        <w:jc w:val="center"/>
      </w:pPr>
    </w:p>
    <w:p w14:paraId="539C0ED6" w14:textId="77777777" w:rsidR="00417770" w:rsidRDefault="00417770" w:rsidP="00417770">
      <w:pPr>
        <w:jc w:val="center"/>
      </w:pPr>
    </w:p>
    <w:p w14:paraId="24F21AC2" w14:textId="77777777" w:rsidR="00417770" w:rsidRDefault="00417770" w:rsidP="00417770">
      <w:pPr>
        <w:jc w:val="center"/>
      </w:pPr>
      <w:r>
        <w:t>Copyright</w:t>
      </w:r>
    </w:p>
    <w:p w14:paraId="76F95758" w14:textId="77777777" w:rsidR="00417770" w:rsidRDefault="00417770" w:rsidP="00417770">
      <w:pPr>
        <w:jc w:val="center"/>
      </w:pPr>
    </w:p>
    <w:p w14:paraId="5698C720" w14:textId="77777777" w:rsidR="00417770" w:rsidRDefault="00417770" w:rsidP="00417770">
      <w:pPr>
        <w:jc w:val="center"/>
      </w:pPr>
      <w:r>
        <w:t>by</w:t>
      </w:r>
    </w:p>
    <w:p w14:paraId="3E1BEFB7" w14:textId="77777777" w:rsidR="00417770" w:rsidRDefault="00417770" w:rsidP="00417770">
      <w:pPr>
        <w:jc w:val="center"/>
      </w:pPr>
    </w:p>
    <w:p w14:paraId="50C81832" w14:textId="21395675" w:rsidR="00417770" w:rsidRPr="008259C1" w:rsidRDefault="00C7775A" w:rsidP="00417770">
      <w:pPr>
        <w:jc w:val="center"/>
        <w:rPr>
          <w:rFonts w:eastAsia="SimSun"/>
          <w:lang w:eastAsia="zh-CN"/>
        </w:rPr>
      </w:pPr>
      <w:r>
        <w:rPr>
          <w:rFonts w:eastAsia="SimSun"/>
          <w:lang w:eastAsia="zh-CN"/>
        </w:rPr>
        <w:t>JUNYAO R</w:t>
      </w:r>
      <w:r w:rsidR="008259C1">
        <w:rPr>
          <w:rFonts w:eastAsia="SimSun" w:hint="eastAsia"/>
          <w:lang w:eastAsia="zh-CN"/>
        </w:rPr>
        <w:t>EN</w:t>
      </w:r>
      <w:r w:rsidR="00647EA8">
        <w:t>,</w:t>
      </w:r>
      <w:r w:rsidR="00417770">
        <w:t xml:space="preserve"> </w:t>
      </w:r>
      <w:r>
        <w:rPr>
          <w:rFonts w:eastAsia="SimSun" w:hint="eastAsia"/>
          <w:lang w:eastAsia="zh-CN"/>
        </w:rPr>
        <w:t>201</w:t>
      </w:r>
      <w:r>
        <w:rPr>
          <w:rFonts w:eastAsia="SimSun"/>
          <w:lang w:eastAsia="zh-CN"/>
        </w:rPr>
        <w:t>8</w:t>
      </w:r>
    </w:p>
    <w:p w14:paraId="27551267" w14:textId="77777777" w:rsidR="00417770" w:rsidRDefault="00417770" w:rsidP="00417770">
      <w:pPr>
        <w:jc w:val="center"/>
      </w:pPr>
    </w:p>
    <w:p w14:paraId="05AFC3E7" w14:textId="77777777" w:rsidR="00417770" w:rsidRDefault="00417770" w:rsidP="00417770">
      <w:pPr>
        <w:jc w:val="center"/>
      </w:pPr>
      <w:r>
        <w:t>All Rights Reserved</w:t>
      </w:r>
    </w:p>
    <w:p w14:paraId="42FB1729" w14:textId="77777777" w:rsidR="00417770" w:rsidRDefault="00417770" w:rsidP="00417770">
      <w:pPr>
        <w:jc w:val="center"/>
        <w:sectPr w:rsidR="00417770" w:rsidSect="009F3E3B">
          <w:pgSz w:w="12240" w:h="15840" w:code="1"/>
          <w:pgMar w:top="1800" w:right="1440" w:bottom="1800" w:left="1800" w:header="1440" w:footer="1440" w:gutter="0"/>
          <w:pgNumType w:fmt="lowerRoman"/>
          <w:cols w:space="720"/>
          <w:titlePg/>
        </w:sectPr>
      </w:pPr>
    </w:p>
    <w:p w14:paraId="35B45A1C" w14:textId="77777777" w:rsidR="00417770" w:rsidRDefault="00417770" w:rsidP="00417770">
      <w:pPr>
        <w:jc w:val="center"/>
      </w:pPr>
    </w:p>
    <w:p w14:paraId="62F1B252" w14:textId="77777777" w:rsidR="00417770" w:rsidRDefault="00417770" w:rsidP="00417770">
      <w:pPr>
        <w:jc w:val="center"/>
      </w:pPr>
    </w:p>
    <w:p w14:paraId="6D52DEEF" w14:textId="77777777" w:rsidR="00417770" w:rsidRDefault="00417770" w:rsidP="00417770">
      <w:pPr>
        <w:jc w:val="center"/>
      </w:pPr>
    </w:p>
    <w:p w14:paraId="1F3F6D4A" w14:textId="77777777" w:rsidR="00417770" w:rsidRDefault="00417770" w:rsidP="00417770">
      <w:pPr>
        <w:jc w:val="center"/>
      </w:pPr>
    </w:p>
    <w:p w14:paraId="5F506A1A" w14:textId="77777777" w:rsidR="00417770" w:rsidRDefault="00417770" w:rsidP="00417770">
      <w:pPr>
        <w:jc w:val="center"/>
      </w:pPr>
    </w:p>
    <w:p w14:paraId="2B034675" w14:textId="77777777" w:rsidR="00417770" w:rsidRDefault="00417770" w:rsidP="00417770">
      <w:pPr>
        <w:jc w:val="center"/>
      </w:pPr>
    </w:p>
    <w:p w14:paraId="37B2B645" w14:textId="77777777" w:rsidR="00417770" w:rsidRDefault="00417770" w:rsidP="00417770">
      <w:pPr>
        <w:jc w:val="center"/>
      </w:pPr>
    </w:p>
    <w:p w14:paraId="5E073EA5" w14:textId="77777777" w:rsidR="00417770" w:rsidRDefault="00417770" w:rsidP="00417770">
      <w:pPr>
        <w:jc w:val="center"/>
      </w:pPr>
    </w:p>
    <w:p w14:paraId="56FB2804" w14:textId="77777777" w:rsidR="00417770" w:rsidRDefault="00417770" w:rsidP="00417770">
      <w:pPr>
        <w:jc w:val="center"/>
      </w:pPr>
    </w:p>
    <w:p w14:paraId="7C3B06C1" w14:textId="77777777" w:rsidR="00417770" w:rsidRDefault="00417770" w:rsidP="00417770">
      <w:pPr>
        <w:jc w:val="center"/>
      </w:pPr>
    </w:p>
    <w:p w14:paraId="7F7F0A21" w14:textId="77777777" w:rsidR="00417770" w:rsidRDefault="00417770" w:rsidP="00417770">
      <w:pPr>
        <w:jc w:val="center"/>
      </w:pPr>
    </w:p>
    <w:p w14:paraId="47B4831B" w14:textId="77777777" w:rsidR="00417770" w:rsidRDefault="00417770" w:rsidP="00417770">
      <w:pPr>
        <w:jc w:val="center"/>
      </w:pPr>
    </w:p>
    <w:p w14:paraId="78D1624C" w14:textId="77777777" w:rsidR="00C7775A" w:rsidRDefault="00C7775A" w:rsidP="00C7775A">
      <w:pPr>
        <w:jc w:val="center"/>
        <w:rPr>
          <w:rFonts w:eastAsia="SimSun"/>
          <w:caps/>
          <w:lang w:eastAsia="zh-CN"/>
        </w:rPr>
      </w:pPr>
      <w:r w:rsidRPr="00822559">
        <w:rPr>
          <w:caps/>
        </w:rPr>
        <w:t xml:space="preserve">MECHANISM OF </w:t>
      </w:r>
      <w:r>
        <w:rPr>
          <w:caps/>
        </w:rPr>
        <w:t>IRF5</w:t>
      </w:r>
      <w:r w:rsidRPr="00822559">
        <w:rPr>
          <w:caps/>
        </w:rPr>
        <w:t xml:space="preserve"> AC</w:t>
      </w:r>
      <w:r>
        <w:rPr>
          <w:caps/>
        </w:rPr>
        <w:t>TIVATION AND REGULATION OF Cgas activity</w:t>
      </w:r>
    </w:p>
    <w:p w14:paraId="42E0A525" w14:textId="77777777" w:rsidR="00C85CAC" w:rsidRPr="008259C1" w:rsidRDefault="00C85CAC" w:rsidP="00C85CAC">
      <w:pPr>
        <w:jc w:val="center"/>
        <w:rPr>
          <w:rFonts w:eastAsia="SimSun"/>
          <w:caps/>
          <w:lang w:eastAsia="zh-CN"/>
        </w:rPr>
      </w:pPr>
    </w:p>
    <w:p w14:paraId="3F2C645E" w14:textId="4578990E" w:rsidR="00C85CAC" w:rsidRPr="00822559" w:rsidRDefault="00C85CAC" w:rsidP="00C85CAC">
      <w:pPr>
        <w:jc w:val="center"/>
        <w:rPr>
          <w:rFonts w:eastAsia="SimSun"/>
          <w:caps/>
          <w:lang w:eastAsia="zh-CN"/>
        </w:rPr>
      </w:pPr>
    </w:p>
    <w:p w14:paraId="25134184" w14:textId="77777777" w:rsidR="00417770" w:rsidRDefault="00417770" w:rsidP="00417770">
      <w:pPr>
        <w:jc w:val="center"/>
        <w:rPr>
          <w:caps/>
        </w:rPr>
      </w:pPr>
    </w:p>
    <w:p w14:paraId="6EC536D9" w14:textId="77777777" w:rsidR="001C2A59" w:rsidRDefault="001C2A59" w:rsidP="00417770">
      <w:pPr>
        <w:jc w:val="center"/>
      </w:pPr>
    </w:p>
    <w:p w14:paraId="1ED61121" w14:textId="77777777" w:rsidR="00417770" w:rsidRDefault="00417770" w:rsidP="00417770">
      <w:pPr>
        <w:jc w:val="center"/>
      </w:pPr>
    </w:p>
    <w:p w14:paraId="155BE0DA" w14:textId="77777777" w:rsidR="00417770" w:rsidRDefault="00417770" w:rsidP="00417770">
      <w:pPr>
        <w:jc w:val="center"/>
      </w:pPr>
    </w:p>
    <w:p w14:paraId="00CDD813" w14:textId="109F3048" w:rsidR="00417770" w:rsidRPr="00C85CAC" w:rsidRDefault="00C85CAC" w:rsidP="00417770">
      <w:pPr>
        <w:jc w:val="center"/>
        <w:rPr>
          <w:rFonts w:eastAsia="SimSun"/>
          <w:lang w:eastAsia="zh-CN"/>
        </w:rPr>
      </w:pPr>
      <w:r>
        <w:rPr>
          <w:rFonts w:eastAsia="SimSun" w:hint="eastAsia"/>
          <w:lang w:eastAsia="zh-CN"/>
        </w:rPr>
        <w:t>JU</w:t>
      </w:r>
      <w:r w:rsidR="00C7775A">
        <w:rPr>
          <w:rFonts w:eastAsia="SimSun"/>
          <w:lang w:eastAsia="zh-CN"/>
        </w:rPr>
        <w:t>NYAO R</w:t>
      </w:r>
      <w:r>
        <w:rPr>
          <w:rFonts w:eastAsia="SimSun" w:hint="eastAsia"/>
          <w:lang w:eastAsia="zh-CN"/>
        </w:rPr>
        <w:t>EN, Ph.D.</w:t>
      </w:r>
    </w:p>
    <w:p w14:paraId="73E71250" w14:textId="77777777" w:rsidR="00417770" w:rsidRDefault="00417770" w:rsidP="00417770">
      <w:pPr>
        <w:jc w:val="center"/>
      </w:pPr>
    </w:p>
    <w:p w14:paraId="02B676DC" w14:textId="7B905AC3" w:rsidR="00417770" w:rsidRPr="00C85CAC" w:rsidRDefault="00417770" w:rsidP="00417770">
      <w:pPr>
        <w:jc w:val="center"/>
        <w:rPr>
          <w:rFonts w:eastAsia="SimSun"/>
          <w:lang w:eastAsia="zh-CN"/>
        </w:rPr>
      </w:pPr>
      <w:r>
        <w:t xml:space="preserve">The University of Texas Southwestern Medical Center at Dallas, </w:t>
      </w:r>
      <w:r w:rsidR="00C7775A">
        <w:rPr>
          <w:rFonts w:eastAsia="SimSun" w:hint="eastAsia"/>
          <w:lang w:eastAsia="zh-CN"/>
        </w:rPr>
        <w:t>201</w:t>
      </w:r>
      <w:r w:rsidR="00C7775A">
        <w:rPr>
          <w:rFonts w:eastAsia="SimSun"/>
          <w:lang w:eastAsia="zh-CN"/>
        </w:rPr>
        <w:t>8</w:t>
      </w:r>
    </w:p>
    <w:p w14:paraId="2CFA953D" w14:textId="77777777" w:rsidR="00417770" w:rsidRDefault="00417770" w:rsidP="00417770">
      <w:pPr>
        <w:jc w:val="center"/>
      </w:pPr>
    </w:p>
    <w:p w14:paraId="243C0B4C" w14:textId="77777777" w:rsidR="00417770" w:rsidRDefault="00417770" w:rsidP="00417770">
      <w:pPr>
        <w:jc w:val="center"/>
      </w:pPr>
    </w:p>
    <w:p w14:paraId="2E8A2DB0" w14:textId="77777777" w:rsidR="00417770" w:rsidRPr="00C85CAC" w:rsidRDefault="00417770" w:rsidP="00417770">
      <w:pPr>
        <w:jc w:val="center"/>
        <w:rPr>
          <w:rFonts w:eastAsia="SimSun"/>
          <w:lang w:eastAsia="zh-CN"/>
        </w:rPr>
      </w:pPr>
      <w:r>
        <w:t xml:space="preserve">Supervising Professor: </w:t>
      </w:r>
      <w:r w:rsidR="00C85CAC">
        <w:rPr>
          <w:rFonts w:eastAsia="SimSun" w:hint="eastAsia"/>
          <w:lang w:eastAsia="zh-CN"/>
        </w:rPr>
        <w:t>Zhijian J. Chen, Ph.D.</w:t>
      </w:r>
    </w:p>
    <w:p w14:paraId="060792EE" w14:textId="77777777" w:rsidR="00417770" w:rsidRDefault="00417770" w:rsidP="00417770">
      <w:pPr>
        <w:jc w:val="center"/>
      </w:pPr>
    </w:p>
    <w:p w14:paraId="6B9C6DB4" w14:textId="77777777" w:rsidR="00417770" w:rsidRDefault="00417770" w:rsidP="00417770">
      <w:pPr>
        <w:jc w:val="center"/>
      </w:pPr>
    </w:p>
    <w:p w14:paraId="06BB9DB8" w14:textId="77777777" w:rsidR="00DB0CBF" w:rsidRDefault="00DB0CBF" w:rsidP="00DB0CBF">
      <w:pPr>
        <w:spacing w:line="480" w:lineRule="auto"/>
      </w:pPr>
      <w:r>
        <w:t xml:space="preserve">Innate immunity is the frontline for the host to defend against infections. This process entails the cooperation among pathogen recognition receptors, adaptor proteins, kinases, and transcription factors that elicit the production of effector cytokines. As an important transcription factor, IRF5 was known to be essential for the host cytokine production in response to various ligands and SNPs in IRF5 have been closely related to autoimmune diseases. However, the mechanism by which IRF5 is activated is not well understood. In the first part of this dissertation, I presented evidence that the kinase IKK2 phosphorylates IRF5 on Serine 445, leading to its dimerization and nuclear translocation. </w:t>
      </w:r>
    </w:p>
    <w:p w14:paraId="669E4B1F" w14:textId="77777777" w:rsidR="00DB0CBF" w:rsidRDefault="00DB0CBF" w:rsidP="00DB0CBF">
      <w:pPr>
        <w:spacing w:line="480" w:lineRule="auto"/>
      </w:pPr>
      <w:r>
        <w:lastRenderedPageBreak/>
        <w:t xml:space="preserve">cGAMP is the first cyclic di-nucleotide discovered in metazoan. It is produced by the cytosolic DNA sensor cGAS in response to pathogen or self DNA as a second messenger to activate STING. cGAMP has been proven to be very important in anti-viral response and anti-tumor process. In the second part of the dissertation, I used next-generation sequencing techniques and presented that STING is the predominant receptor for cGAMP and innate immune response. </w:t>
      </w:r>
    </w:p>
    <w:p w14:paraId="6B2989E6" w14:textId="055F26DE" w:rsidR="00417770" w:rsidRDefault="00DB0CBF" w:rsidP="00DB0CBF">
      <w:pPr>
        <w:spacing w:line="480" w:lineRule="auto"/>
      </w:pPr>
      <w:r>
        <w:t xml:space="preserve">As the essential and general DNA sensor, cGAS was purified and identified from cellular cytosols. Upon DNA binding, cGAS utilize ATP and GTP to synthesize cGAMP. However, the regulation of cGAS activity in cells are still poorly understood. Here I presented that certain RNA species that is interferon inducible could inhibit cGAS catalytic activity in vitro and probably regulate cGAS mediated immune response in cells. Besides, I have discovered that during cell cycle, cGAS is recruited and co-localize with chromosome and in actively dividing cells, cGAS remains in the nucleus. I further presented evidence that certain protein(s) in the nucleus can inhibit cGAS activity thus prevent cGAS from being activated by host DNA in the nucleus. </w:t>
      </w:r>
    </w:p>
    <w:p w14:paraId="339C31F8" w14:textId="77777777" w:rsidR="00417770" w:rsidRDefault="00417770" w:rsidP="00417770">
      <w:pPr>
        <w:spacing w:line="480" w:lineRule="auto"/>
        <w:jc w:val="center"/>
        <w:rPr>
          <w:caps/>
        </w:rPr>
        <w:sectPr w:rsidR="00417770" w:rsidSect="009F3E3B">
          <w:footerReference w:type="default" r:id="rId7"/>
          <w:headerReference w:type="first" r:id="rId8"/>
          <w:footerReference w:type="first" r:id="rId9"/>
          <w:pgSz w:w="12240" w:h="15840" w:code="1"/>
          <w:pgMar w:top="1800" w:right="1440" w:bottom="1800" w:left="1800" w:header="1440" w:footer="1440" w:gutter="0"/>
          <w:pgNumType w:fmt="lowerRoman"/>
          <w:cols w:space="720"/>
          <w:titlePg/>
        </w:sectPr>
      </w:pPr>
    </w:p>
    <w:p w14:paraId="0A35C2DA" w14:textId="77777777" w:rsidR="00417770" w:rsidRDefault="00417770" w:rsidP="00417770">
      <w:pPr>
        <w:spacing w:line="480" w:lineRule="auto"/>
        <w:jc w:val="center"/>
        <w:rPr>
          <w:caps/>
        </w:rPr>
      </w:pPr>
      <w:r>
        <w:rPr>
          <w:caps/>
        </w:rPr>
        <w:lastRenderedPageBreak/>
        <w:t>Table of contents</w:t>
      </w:r>
    </w:p>
    <w:p w14:paraId="4B80CACF" w14:textId="77777777" w:rsidR="00417770" w:rsidRPr="00C85CAC" w:rsidRDefault="00C85CAC" w:rsidP="00417770">
      <w:pPr>
        <w:pStyle w:val="Footer"/>
        <w:tabs>
          <w:tab w:val="clear" w:pos="4320"/>
          <w:tab w:val="clear" w:pos="8640"/>
          <w:tab w:val="left" w:pos="360"/>
          <w:tab w:val="left" w:pos="720"/>
          <w:tab w:val="right" w:leader="dot" w:pos="8910"/>
        </w:tabs>
        <w:spacing w:line="480" w:lineRule="auto"/>
        <w:rPr>
          <w:rFonts w:eastAsia="SimSun"/>
          <w:caps/>
          <w:lang w:eastAsia="zh-CN"/>
        </w:rPr>
      </w:pPr>
      <w:r>
        <w:rPr>
          <w:rFonts w:eastAsia="SimSun" w:hint="eastAsia"/>
          <w:caps/>
          <w:lang w:eastAsia="zh-CN"/>
        </w:rPr>
        <w:t>title</w:t>
      </w:r>
      <w:r w:rsidR="00417770">
        <w:rPr>
          <w:caps/>
        </w:rPr>
        <w:t xml:space="preserve"> </w:t>
      </w:r>
      <w:r w:rsidR="00417770">
        <w:rPr>
          <w:caps/>
        </w:rPr>
        <w:tab/>
        <w:t xml:space="preserve"> </w:t>
      </w:r>
      <w:r w:rsidR="00417770">
        <w:t>i</w:t>
      </w:r>
    </w:p>
    <w:p w14:paraId="26F14815"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Item two </w:t>
      </w:r>
      <w:r>
        <w:rPr>
          <w:caps/>
        </w:rPr>
        <w:tab/>
        <w:t xml:space="preserve"> 1</w:t>
      </w:r>
    </w:p>
    <w:p w14:paraId="11672227"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Item 2-1 </w:t>
      </w:r>
      <w:r>
        <w:rPr>
          <w:caps/>
        </w:rPr>
        <w:tab/>
        <w:t xml:space="preserve"> 5</w:t>
      </w:r>
    </w:p>
    <w:p w14:paraId="3C95E173"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Item 2-2 </w:t>
      </w:r>
      <w:r>
        <w:rPr>
          <w:caps/>
        </w:rPr>
        <w:tab/>
        <w:t xml:space="preserve"> 6</w:t>
      </w:r>
    </w:p>
    <w:p w14:paraId="5CF6C3DB"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r>
      <w:r>
        <w:rPr>
          <w:caps/>
        </w:rPr>
        <w:tab/>
        <w:t xml:space="preserve">Item </w:t>
      </w:r>
      <w:smartTag w:uri="urn:schemas-microsoft-com:office:smarttags" w:element="date">
        <w:smartTagPr>
          <w:attr w:name="Year" w:val="2001"/>
          <w:attr w:name="Day" w:val="2"/>
          <w:attr w:name="Month" w:val="2"/>
        </w:smartTagPr>
        <w:r>
          <w:rPr>
            <w:caps/>
          </w:rPr>
          <w:t>2-2-1</w:t>
        </w:r>
      </w:smartTag>
      <w:r>
        <w:rPr>
          <w:caps/>
        </w:rPr>
        <w:t xml:space="preserve"> </w:t>
      </w:r>
      <w:r>
        <w:rPr>
          <w:caps/>
        </w:rPr>
        <w:tab/>
        <w:t xml:space="preserve"> 7</w:t>
      </w:r>
    </w:p>
    <w:p w14:paraId="01C4828D"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r>
      <w:r>
        <w:rPr>
          <w:caps/>
        </w:rPr>
        <w:tab/>
        <w:t xml:space="preserve">Item </w:t>
      </w:r>
      <w:smartTag w:uri="urn:schemas-microsoft-com:office:smarttags" w:element="date">
        <w:smartTagPr>
          <w:attr w:name="Year" w:val="2002"/>
          <w:attr w:name="Day" w:val="2"/>
          <w:attr w:name="Month" w:val="2"/>
        </w:smartTagPr>
        <w:r>
          <w:rPr>
            <w:caps/>
          </w:rPr>
          <w:t>2-2-2</w:t>
        </w:r>
      </w:smartTag>
      <w:r>
        <w:rPr>
          <w:caps/>
        </w:rPr>
        <w:t xml:space="preserve"> </w:t>
      </w:r>
      <w:r>
        <w:rPr>
          <w:caps/>
        </w:rPr>
        <w:tab/>
        <w:t xml:space="preserve"> 8</w:t>
      </w:r>
    </w:p>
    <w:p w14:paraId="6AD11477"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Item 2-3 </w:t>
      </w:r>
      <w:r>
        <w:rPr>
          <w:caps/>
        </w:rPr>
        <w:tab/>
        <w:t xml:space="preserve"> 9</w:t>
      </w:r>
    </w:p>
    <w:p w14:paraId="720B10BE"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Item three </w:t>
      </w:r>
      <w:r>
        <w:rPr>
          <w:caps/>
        </w:rPr>
        <w:tab/>
        <w:t xml:space="preserve"> 10</w:t>
      </w:r>
    </w:p>
    <w:p w14:paraId="2D8E2F01" w14:textId="77777777" w:rsidR="00FF47A2" w:rsidRDefault="00FF47A2" w:rsidP="00417770">
      <w:pPr>
        <w:pStyle w:val="Footer"/>
        <w:tabs>
          <w:tab w:val="clear" w:pos="4320"/>
          <w:tab w:val="clear" w:pos="8640"/>
          <w:tab w:val="left" w:pos="360"/>
          <w:tab w:val="left" w:pos="720"/>
          <w:tab w:val="right" w:leader="dot" w:pos="8910"/>
        </w:tabs>
        <w:spacing w:line="480" w:lineRule="auto"/>
        <w:rPr>
          <w:caps/>
        </w:rPr>
      </w:pPr>
    </w:p>
    <w:p w14:paraId="42ADF515" w14:textId="77777777" w:rsidR="00417770" w:rsidRDefault="00417770" w:rsidP="00417770">
      <w:pPr>
        <w:spacing w:line="480" w:lineRule="auto"/>
        <w:jc w:val="center"/>
        <w:rPr>
          <w:caps/>
        </w:rPr>
        <w:sectPr w:rsidR="00417770" w:rsidSect="009F3E3B">
          <w:pgSz w:w="12240" w:h="15840" w:code="1"/>
          <w:pgMar w:top="1800" w:right="1440" w:bottom="1800" w:left="1800" w:header="1440" w:footer="1440" w:gutter="0"/>
          <w:pgNumType w:fmt="lowerRoman"/>
          <w:cols w:space="720"/>
          <w:titlePg/>
        </w:sectPr>
      </w:pPr>
    </w:p>
    <w:p w14:paraId="269FF78E" w14:textId="77777777" w:rsidR="00417770" w:rsidRDefault="00417770" w:rsidP="00417770">
      <w:pPr>
        <w:spacing w:line="480" w:lineRule="auto"/>
        <w:jc w:val="center"/>
        <w:rPr>
          <w:caps/>
        </w:rPr>
      </w:pPr>
      <w:r>
        <w:rPr>
          <w:caps/>
        </w:rPr>
        <w:lastRenderedPageBreak/>
        <w:t>Prior Publications</w:t>
      </w:r>
    </w:p>
    <w:p w14:paraId="6AE6CDB3" w14:textId="77777777" w:rsidR="001503AA" w:rsidRDefault="001503AA" w:rsidP="001503AA">
      <w:pPr>
        <w:pStyle w:val="Footer"/>
        <w:spacing w:line="480" w:lineRule="auto"/>
      </w:pPr>
      <w:r>
        <w:t>Ren, J., Chen, X. and Chen, Z.J., 2014. IKK2 is an IRF5 kinase that instigates inflammation. Proceedings of the National Academy of Sciences, 111(49), pp.17438-17443.</w:t>
      </w:r>
    </w:p>
    <w:p w14:paraId="336E499C" w14:textId="77777777" w:rsidR="001503AA" w:rsidRDefault="001503AA" w:rsidP="001503AA">
      <w:pPr>
        <w:pStyle w:val="Footer"/>
        <w:spacing w:line="480" w:lineRule="auto"/>
      </w:pPr>
      <w:r>
        <w:t>Liu, S., Cai, X., Wu, J., Cong, Q., Chen, X., Li, T., Du, F., Ren, J., Wu, Y.T., Grishin, N.V. and Chen, Z.J., 2015. Phosphorylation of innate immune adaptor proteins MAVS, STING, and TRIF induces IRF3 activation. Science, 347(6227), p.aaa2630.</w:t>
      </w:r>
    </w:p>
    <w:p w14:paraId="61E8BCA7" w14:textId="7C1232B9" w:rsidR="00417770" w:rsidRDefault="001503AA" w:rsidP="001503AA">
      <w:pPr>
        <w:pStyle w:val="Footer"/>
        <w:tabs>
          <w:tab w:val="clear" w:pos="4320"/>
          <w:tab w:val="clear" w:pos="8640"/>
        </w:tabs>
        <w:spacing w:line="480" w:lineRule="auto"/>
      </w:pPr>
      <w:r>
        <w:t>Yang, H., Wang, H., Ren, J., Chen, Q. and Chen, Z.J., 2017. cGAS is essential for cellular senescence. Proceedings of the National Academy of Sciences, p.201705499.</w:t>
      </w:r>
    </w:p>
    <w:p w14:paraId="389A4A1B" w14:textId="77777777" w:rsidR="00FF47A2" w:rsidRDefault="00FF47A2" w:rsidP="00417770">
      <w:pPr>
        <w:pStyle w:val="Footer"/>
        <w:tabs>
          <w:tab w:val="clear" w:pos="4320"/>
          <w:tab w:val="clear" w:pos="8640"/>
        </w:tabs>
        <w:spacing w:line="480" w:lineRule="auto"/>
      </w:pPr>
    </w:p>
    <w:p w14:paraId="1219B5D1" w14:textId="77777777" w:rsidR="00417770" w:rsidRDefault="00417770" w:rsidP="00417770">
      <w:pPr>
        <w:spacing w:line="480" w:lineRule="auto"/>
        <w:jc w:val="center"/>
        <w:rPr>
          <w:caps/>
        </w:rPr>
        <w:sectPr w:rsidR="00417770" w:rsidSect="009F3E3B">
          <w:pgSz w:w="12240" w:h="15840" w:code="1"/>
          <w:pgMar w:top="1800" w:right="1440" w:bottom="1800" w:left="1800" w:header="1440" w:footer="1440" w:gutter="0"/>
          <w:pgNumType w:fmt="lowerRoman"/>
          <w:cols w:space="720"/>
          <w:titlePg/>
        </w:sectPr>
      </w:pPr>
    </w:p>
    <w:p w14:paraId="7F60DBC1" w14:textId="77777777" w:rsidR="00417770" w:rsidRDefault="00417770" w:rsidP="00417770">
      <w:pPr>
        <w:spacing w:line="480" w:lineRule="auto"/>
        <w:jc w:val="center"/>
        <w:rPr>
          <w:caps/>
        </w:rPr>
      </w:pPr>
      <w:r>
        <w:rPr>
          <w:caps/>
        </w:rPr>
        <w:lastRenderedPageBreak/>
        <w:t>List of figures</w:t>
      </w:r>
    </w:p>
    <w:p w14:paraId="41DB6A3B"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figure one </w:t>
      </w:r>
      <w:r>
        <w:rPr>
          <w:caps/>
        </w:rPr>
        <w:tab/>
        <w:t xml:space="preserve"> </w:t>
      </w:r>
      <w:r>
        <w:t>i</w:t>
      </w:r>
    </w:p>
    <w:p w14:paraId="198741A9"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figure two </w:t>
      </w:r>
      <w:r>
        <w:rPr>
          <w:caps/>
        </w:rPr>
        <w:tab/>
        <w:t xml:space="preserve"> 1</w:t>
      </w:r>
    </w:p>
    <w:p w14:paraId="74EEBD45"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figure 2-1 </w:t>
      </w:r>
      <w:r>
        <w:rPr>
          <w:caps/>
        </w:rPr>
        <w:tab/>
        <w:t xml:space="preserve"> 5</w:t>
      </w:r>
    </w:p>
    <w:p w14:paraId="05DFE7D9"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figure 2-2 </w:t>
      </w:r>
      <w:r>
        <w:rPr>
          <w:caps/>
        </w:rPr>
        <w:tab/>
        <w:t xml:space="preserve"> 6</w:t>
      </w:r>
    </w:p>
    <w:p w14:paraId="79CE12F8"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r>
      <w:r>
        <w:rPr>
          <w:caps/>
        </w:rPr>
        <w:tab/>
        <w:t xml:space="preserve">figure </w:t>
      </w:r>
      <w:smartTag w:uri="urn:schemas-microsoft-com:office:smarttags" w:element="date">
        <w:smartTagPr>
          <w:attr w:name="Year" w:val="2001"/>
          <w:attr w:name="Day" w:val="2"/>
          <w:attr w:name="Month" w:val="2"/>
        </w:smartTagPr>
        <w:r>
          <w:rPr>
            <w:caps/>
          </w:rPr>
          <w:t>2-2-1</w:t>
        </w:r>
      </w:smartTag>
      <w:r>
        <w:rPr>
          <w:caps/>
        </w:rPr>
        <w:t xml:space="preserve"> </w:t>
      </w:r>
      <w:r>
        <w:rPr>
          <w:caps/>
        </w:rPr>
        <w:tab/>
        <w:t xml:space="preserve"> 7</w:t>
      </w:r>
    </w:p>
    <w:p w14:paraId="71BABB90"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r>
      <w:r>
        <w:rPr>
          <w:caps/>
        </w:rPr>
        <w:tab/>
        <w:t xml:space="preserve">figure </w:t>
      </w:r>
      <w:smartTag w:uri="urn:schemas-microsoft-com:office:smarttags" w:element="date">
        <w:smartTagPr>
          <w:attr w:name="Year" w:val="2002"/>
          <w:attr w:name="Day" w:val="2"/>
          <w:attr w:name="Month" w:val="2"/>
        </w:smartTagPr>
        <w:r>
          <w:rPr>
            <w:caps/>
          </w:rPr>
          <w:t>2-2-2</w:t>
        </w:r>
      </w:smartTag>
      <w:r>
        <w:rPr>
          <w:caps/>
        </w:rPr>
        <w:t xml:space="preserve"> </w:t>
      </w:r>
      <w:r>
        <w:rPr>
          <w:caps/>
        </w:rPr>
        <w:tab/>
        <w:t xml:space="preserve"> 8</w:t>
      </w:r>
    </w:p>
    <w:p w14:paraId="23BA6CBD"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figure 2-3 </w:t>
      </w:r>
      <w:r>
        <w:rPr>
          <w:caps/>
        </w:rPr>
        <w:tab/>
        <w:t xml:space="preserve"> 9</w:t>
      </w:r>
    </w:p>
    <w:p w14:paraId="41EA5804"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figure three </w:t>
      </w:r>
      <w:r>
        <w:rPr>
          <w:caps/>
        </w:rPr>
        <w:tab/>
        <w:t xml:space="preserve"> 10</w:t>
      </w:r>
    </w:p>
    <w:p w14:paraId="563F649F"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p>
    <w:p w14:paraId="5904196D" w14:textId="77777777" w:rsidR="00417770" w:rsidRDefault="00417770" w:rsidP="00417770">
      <w:pPr>
        <w:spacing w:line="480" w:lineRule="auto"/>
        <w:jc w:val="center"/>
        <w:rPr>
          <w:caps/>
        </w:rPr>
        <w:sectPr w:rsidR="00417770" w:rsidSect="009F3E3B">
          <w:pgSz w:w="12240" w:h="15840" w:code="1"/>
          <w:pgMar w:top="1800" w:right="1440" w:bottom="1800" w:left="1800" w:header="1440" w:footer="1440" w:gutter="0"/>
          <w:pgNumType w:fmt="lowerRoman"/>
          <w:cols w:space="720"/>
          <w:titlePg/>
        </w:sectPr>
      </w:pPr>
    </w:p>
    <w:p w14:paraId="0D50597F" w14:textId="77777777" w:rsidR="00417770" w:rsidRDefault="00417770" w:rsidP="00417770">
      <w:pPr>
        <w:spacing w:line="480" w:lineRule="auto"/>
        <w:jc w:val="center"/>
        <w:rPr>
          <w:caps/>
        </w:rPr>
      </w:pPr>
      <w:r>
        <w:rPr>
          <w:caps/>
        </w:rPr>
        <w:lastRenderedPageBreak/>
        <w:t>List of Tables</w:t>
      </w:r>
    </w:p>
    <w:p w14:paraId="5E860A04"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Table one </w:t>
      </w:r>
      <w:r>
        <w:rPr>
          <w:caps/>
        </w:rPr>
        <w:tab/>
        <w:t xml:space="preserve"> </w:t>
      </w:r>
      <w:r>
        <w:t>i</w:t>
      </w:r>
    </w:p>
    <w:p w14:paraId="573B3416"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Table two </w:t>
      </w:r>
      <w:r>
        <w:rPr>
          <w:caps/>
        </w:rPr>
        <w:tab/>
        <w:t xml:space="preserve"> 1</w:t>
      </w:r>
    </w:p>
    <w:p w14:paraId="154A1AC5"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Table 2-1 </w:t>
      </w:r>
      <w:r>
        <w:rPr>
          <w:caps/>
        </w:rPr>
        <w:tab/>
        <w:t xml:space="preserve"> 5</w:t>
      </w:r>
    </w:p>
    <w:p w14:paraId="56F1A4D2"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Table 2-2 </w:t>
      </w:r>
      <w:r>
        <w:rPr>
          <w:caps/>
        </w:rPr>
        <w:tab/>
        <w:t xml:space="preserve"> 6</w:t>
      </w:r>
    </w:p>
    <w:p w14:paraId="0F4D0168"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r>
      <w:r>
        <w:rPr>
          <w:caps/>
        </w:rPr>
        <w:tab/>
        <w:t xml:space="preserve">Table </w:t>
      </w:r>
      <w:smartTag w:uri="urn:schemas-microsoft-com:office:smarttags" w:element="date">
        <w:smartTagPr>
          <w:attr w:name="Year" w:val="2001"/>
          <w:attr w:name="Day" w:val="2"/>
          <w:attr w:name="Month" w:val="2"/>
        </w:smartTagPr>
        <w:r>
          <w:rPr>
            <w:caps/>
          </w:rPr>
          <w:t>2-2-1</w:t>
        </w:r>
      </w:smartTag>
      <w:r>
        <w:rPr>
          <w:caps/>
        </w:rPr>
        <w:t xml:space="preserve"> </w:t>
      </w:r>
      <w:r>
        <w:rPr>
          <w:caps/>
        </w:rPr>
        <w:tab/>
        <w:t xml:space="preserve"> 7</w:t>
      </w:r>
    </w:p>
    <w:p w14:paraId="183BA297"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r>
      <w:r>
        <w:rPr>
          <w:caps/>
        </w:rPr>
        <w:tab/>
        <w:t xml:space="preserve">Table </w:t>
      </w:r>
      <w:smartTag w:uri="urn:schemas-microsoft-com:office:smarttags" w:element="date">
        <w:smartTagPr>
          <w:attr w:name="Year" w:val="2002"/>
          <w:attr w:name="Day" w:val="2"/>
          <w:attr w:name="Month" w:val="2"/>
        </w:smartTagPr>
        <w:r>
          <w:rPr>
            <w:caps/>
          </w:rPr>
          <w:t>2-2-2</w:t>
        </w:r>
      </w:smartTag>
      <w:r>
        <w:rPr>
          <w:caps/>
        </w:rPr>
        <w:t xml:space="preserve"> </w:t>
      </w:r>
      <w:r>
        <w:rPr>
          <w:caps/>
        </w:rPr>
        <w:tab/>
        <w:t xml:space="preserve"> 8</w:t>
      </w:r>
    </w:p>
    <w:p w14:paraId="42D929FC"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Table 2-3 </w:t>
      </w:r>
      <w:r>
        <w:rPr>
          <w:caps/>
        </w:rPr>
        <w:tab/>
        <w:t xml:space="preserve"> 9</w:t>
      </w:r>
    </w:p>
    <w:p w14:paraId="202C8C0E"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Table three </w:t>
      </w:r>
      <w:r>
        <w:rPr>
          <w:caps/>
        </w:rPr>
        <w:tab/>
        <w:t xml:space="preserve"> 10</w:t>
      </w:r>
    </w:p>
    <w:p w14:paraId="6805B0F4"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p>
    <w:p w14:paraId="3D625F80" w14:textId="77777777" w:rsidR="00417770" w:rsidRDefault="00417770" w:rsidP="00C429E1">
      <w:pPr>
        <w:spacing w:line="480" w:lineRule="auto"/>
        <w:rPr>
          <w:caps/>
        </w:rPr>
        <w:sectPr w:rsidR="00417770" w:rsidSect="009F3E3B">
          <w:pgSz w:w="12240" w:h="15840" w:code="1"/>
          <w:pgMar w:top="1800" w:right="1440" w:bottom="1800" w:left="1800" w:header="1440" w:footer="1440" w:gutter="0"/>
          <w:pgNumType w:fmt="lowerRoman"/>
          <w:cols w:space="720"/>
          <w:titlePg/>
        </w:sectPr>
      </w:pPr>
    </w:p>
    <w:p w14:paraId="1CAC07E8"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p>
    <w:p w14:paraId="470BFE98" w14:textId="77777777" w:rsidR="00417770" w:rsidRDefault="00417770" w:rsidP="00417770">
      <w:pPr>
        <w:spacing w:line="480" w:lineRule="auto"/>
        <w:jc w:val="center"/>
        <w:rPr>
          <w:caps/>
        </w:rPr>
      </w:pPr>
      <w:r>
        <w:rPr>
          <w:caps/>
        </w:rPr>
        <w:t>List of Definit</w:t>
      </w:r>
      <w:bookmarkStart w:id="0" w:name="_GoBack"/>
      <w:bookmarkEnd w:id="0"/>
      <w:r>
        <w:rPr>
          <w:caps/>
        </w:rPr>
        <w:t>ions</w:t>
      </w:r>
    </w:p>
    <w:p w14:paraId="3232DE84" w14:textId="77777777" w:rsidR="00417770" w:rsidRDefault="00417770" w:rsidP="00417770">
      <w:pPr>
        <w:pStyle w:val="Footer"/>
        <w:tabs>
          <w:tab w:val="clear" w:pos="4320"/>
          <w:tab w:val="clear" w:pos="8640"/>
          <w:tab w:val="left" w:pos="360"/>
          <w:tab w:val="left" w:pos="720"/>
          <w:tab w:val="right" w:leader="dot" w:pos="8910"/>
        </w:tabs>
        <w:spacing w:line="480" w:lineRule="auto"/>
      </w:pPr>
      <w:r>
        <w:t>Term – Definition goes here</w:t>
      </w:r>
    </w:p>
    <w:p w14:paraId="648F4ADD" w14:textId="77777777" w:rsidR="00417770" w:rsidRDefault="00417770" w:rsidP="00417770">
      <w:pPr>
        <w:pStyle w:val="Footer"/>
        <w:tabs>
          <w:tab w:val="clear" w:pos="4320"/>
          <w:tab w:val="clear" w:pos="8640"/>
          <w:tab w:val="left" w:pos="360"/>
          <w:tab w:val="left" w:pos="720"/>
          <w:tab w:val="right" w:leader="dot" w:pos="8910"/>
        </w:tabs>
        <w:spacing w:line="480" w:lineRule="auto"/>
      </w:pPr>
      <w:r>
        <w:t>Term – Definition goes here</w:t>
      </w:r>
    </w:p>
    <w:p w14:paraId="6837E31D" w14:textId="77777777" w:rsidR="00417770" w:rsidRDefault="00417770" w:rsidP="00417770">
      <w:pPr>
        <w:pStyle w:val="Footer"/>
        <w:tabs>
          <w:tab w:val="clear" w:pos="4320"/>
          <w:tab w:val="clear" w:pos="8640"/>
          <w:tab w:val="left" w:pos="360"/>
          <w:tab w:val="left" w:pos="720"/>
          <w:tab w:val="right" w:leader="dot" w:pos="8910"/>
        </w:tabs>
        <w:spacing w:line="480" w:lineRule="auto"/>
      </w:pPr>
      <w:r>
        <w:t>Term – Definition goes here</w:t>
      </w:r>
    </w:p>
    <w:p w14:paraId="4310BFC7" w14:textId="77777777" w:rsidR="00417770" w:rsidRDefault="00417770" w:rsidP="00417770">
      <w:pPr>
        <w:pStyle w:val="Footer"/>
        <w:tabs>
          <w:tab w:val="clear" w:pos="4320"/>
          <w:tab w:val="clear" w:pos="8640"/>
          <w:tab w:val="left" w:pos="360"/>
          <w:tab w:val="left" w:pos="720"/>
          <w:tab w:val="right" w:leader="dot" w:pos="8910"/>
        </w:tabs>
        <w:spacing w:line="480" w:lineRule="auto"/>
      </w:pPr>
      <w:r>
        <w:t>Term – Definition goes here</w:t>
      </w:r>
    </w:p>
    <w:p w14:paraId="749A12E0" w14:textId="77777777" w:rsidR="00417770" w:rsidRDefault="00417770" w:rsidP="00417770">
      <w:pPr>
        <w:pStyle w:val="Footer"/>
        <w:tabs>
          <w:tab w:val="clear" w:pos="4320"/>
          <w:tab w:val="clear" w:pos="8640"/>
          <w:tab w:val="left" w:pos="360"/>
          <w:tab w:val="left" w:pos="720"/>
          <w:tab w:val="right" w:leader="dot" w:pos="8910"/>
        </w:tabs>
        <w:spacing w:line="480" w:lineRule="auto"/>
      </w:pPr>
      <w:r>
        <w:t>Term – Definition goes here</w:t>
      </w:r>
    </w:p>
    <w:p w14:paraId="55D3168E" w14:textId="77777777" w:rsidR="00417770" w:rsidRDefault="00417770" w:rsidP="00417770">
      <w:pPr>
        <w:pStyle w:val="Footer"/>
        <w:tabs>
          <w:tab w:val="clear" w:pos="4320"/>
          <w:tab w:val="clear" w:pos="8640"/>
          <w:tab w:val="left" w:pos="360"/>
          <w:tab w:val="left" w:pos="720"/>
          <w:tab w:val="right" w:leader="dot" w:pos="8910"/>
        </w:tabs>
        <w:spacing w:line="480" w:lineRule="auto"/>
      </w:pPr>
      <w:r>
        <w:t>Term – Definition goes here</w:t>
      </w:r>
    </w:p>
    <w:p w14:paraId="1E15371B" w14:textId="77777777" w:rsidR="00417770" w:rsidRDefault="00417770" w:rsidP="00417770">
      <w:pPr>
        <w:pStyle w:val="Footer"/>
        <w:tabs>
          <w:tab w:val="clear" w:pos="4320"/>
          <w:tab w:val="clear" w:pos="8640"/>
          <w:tab w:val="left" w:pos="360"/>
          <w:tab w:val="left" w:pos="720"/>
          <w:tab w:val="right" w:leader="dot" w:pos="8910"/>
        </w:tabs>
        <w:spacing w:line="480" w:lineRule="auto"/>
      </w:pPr>
      <w:r>
        <w:t>Term – Definition goes here</w:t>
      </w:r>
    </w:p>
    <w:p w14:paraId="2EEFC167" w14:textId="77777777" w:rsidR="00417770" w:rsidRDefault="00417770" w:rsidP="00417770">
      <w:pPr>
        <w:pStyle w:val="Footer"/>
        <w:tabs>
          <w:tab w:val="clear" w:pos="4320"/>
          <w:tab w:val="clear" w:pos="8640"/>
          <w:tab w:val="left" w:pos="360"/>
          <w:tab w:val="left" w:pos="720"/>
          <w:tab w:val="right" w:leader="dot" w:pos="8910"/>
        </w:tabs>
        <w:spacing w:line="480" w:lineRule="auto"/>
      </w:pPr>
      <w:r>
        <w:t>Term – Definition goes here</w:t>
      </w:r>
    </w:p>
    <w:p w14:paraId="3EDB67E8" w14:textId="77777777" w:rsidR="00417770" w:rsidRDefault="00417770" w:rsidP="00417770">
      <w:pPr>
        <w:pStyle w:val="Footer"/>
        <w:tabs>
          <w:tab w:val="clear" w:pos="4320"/>
          <w:tab w:val="clear" w:pos="8640"/>
          <w:tab w:val="left" w:pos="360"/>
          <w:tab w:val="left" w:pos="720"/>
          <w:tab w:val="right" w:leader="dot" w:pos="8910"/>
        </w:tabs>
        <w:spacing w:line="480" w:lineRule="auto"/>
      </w:pPr>
      <w:r>
        <w:t>Term – Definition goes here</w:t>
      </w:r>
    </w:p>
    <w:p w14:paraId="022E00CF" w14:textId="77777777" w:rsidR="00417770" w:rsidRDefault="00417770" w:rsidP="00417770">
      <w:pPr>
        <w:pStyle w:val="Footer"/>
        <w:tabs>
          <w:tab w:val="clear" w:pos="4320"/>
          <w:tab w:val="clear" w:pos="8640"/>
          <w:tab w:val="left" w:pos="360"/>
          <w:tab w:val="left" w:pos="720"/>
          <w:tab w:val="right" w:leader="dot" w:pos="8910"/>
        </w:tabs>
        <w:spacing w:line="480" w:lineRule="auto"/>
      </w:pPr>
    </w:p>
    <w:p w14:paraId="39E1AA4A" w14:textId="77777777" w:rsidR="00417770" w:rsidRDefault="00417770" w:rsidP="00417770">
      <w:pPr>
        <w:sectPr w:rsidR="00417770" w:rsidSect="009F3E3B">
          <w:footerReference w:type="default" r:id="rId10"/>
          <w:footerReference w:type="first" r:id="rId11"/>
          <w:pgSz w:w="12240" w:h="15840" w:code="1"/>
          <w:pgMar w:top="1800" w:right="1440" w:bottom="1800" w:left="1800" w:header="1440" w:footer="1440" w:gutter="0"/>
          <w:pgNumType w:fmt="lowerRoman"/>
          <w:cols w:space="720"/>
          <w:titlePg/>
        </w:sectPr>
      </w:pPr>
    </w:p>
    <w:p w14:paraId="214EAF5B" w14:textId="77777777" w:rsidR="00417770" w:rsidRDefault="00417770" w:rsidP="00417770">
      <w:pPr>
        <w:sectPr w:rsidR="00417770">
          <w:headerReference w:type="first" r:id="rId12"/>
          <w:footerReference w:type="first" r:id="rId13"/>
          <w:pgSz w:w="12240" w:h="15840"/>
          <w:pgMar w:top="1800" w:right="1440" w:bottom="1800" w:left="1800" w:header="1440" w:footer="1440" w:gutter="0"/>
          <w:pgNumType w:start="1"/>
          <w:cols w:space="720"/>
          <w:titlePg/>
        </w:sectPr>
      </w:pPr>
    </w:p>
    <w:p w14:paraId="62A9F1B3" w14:textId="77777777" w:rsidR="00417770" w:rsidRDefault="00417770" w:rsidP="00417770">
      <w:pPr>
        <w:pStyle w:val="ChapterSectionHead"/>
        <w:rPr>
          <w:caps w:val="0"/>
          <w:szCs w:val="28"/>
        </w:rPr>
      </w:pPr>
      <w:bookmarkStart w:id="1" w:name="_Toc78356952"/>
      <w:r w:rsidRPr="007758FC">
        <w:rPr>
          <w:szCs w:val="28"/>
        </w:rPr>
        <w:t>CHAPTER ONE</w:t>
      </w:r>
      <w:r w:rsidRPr="007758FC">
        <w:rPr>
          <w:caps w:val="0"/>
          <w:szCs w:val="28"/>
        </w:rPr>
        <w:br/>
        <w:t>I</w:t>
      </w:r>
      <w:r>
        <w:rPr>
          <w:caps w:val="0"/>
          <w:szCs w:val="28"/>
        </w:rPr>
        <w:t>ntroduction</w:t>
      </w:r>
      <w:bookmarkEnd w:id="1"/>
    </w:p>
    <w:p w14:paraId="2CAA5059" w14:textId="77777777" w:rsidR="00417770" w:rsidRDefault="00417770" w:rsidP="00417770">
      <w:pPr>
        <w:jc w:val="center"/>
      </w:pPr>
    </w:p>
    <w:p w14:paraId="1CD92486" w14:textId="77777777" w:rsidR="00417770" w:rsidRDefault="00417770" w:rsidP="00417770">
      <w:pPr>
        <w:pStyle w:val="MainHead1"/>
      </w:pPr>
      <w:bookmarkStart w:id="2" w:name="_Toc78356953"/>
      <w:smartTag w:uri="urn:schemas-microsoft-com:office:smarttags" w:element="place">
        <w:r>
          <w:t>Main</w:t>
        </w:r>
      </w:smartTag>
      <w:r>
        <w:t xml:space="preserve"> Heading Level One</w:t>
      </w:r>
      <w:bookmarkEnd w:id="2"/>
    </w:p>
    <w:p w14:paraId="515AF960" w14:textId="77777777" w:rsidR="00417770" w:rsidRDefault="00417770" w:rsidP="00417770">
      <w:pPr>
        <w:pStyle w:val="ChapterSectionHead"/>
      </w:pPr>
    </w:p>
    <w:p w14:paraId="2A1DC9C5" w14:textId="77777777" w:rsidR="00417770" w:rsidRDefault="00417770" w:rsidP="00417770">
      <w:pPr>
        <w:pStyle w:val="SecondHead1"/>
      </w:pPr>
      <w:bookmarkStart w:id="3" w:name="_Toc78356954"/>
      <w:r>
        <w:t>Main Heading Level Two</w:t>
      </w:r>
      <w:bookmarkEnd w:id="3"/>
    </w:p>
    <w:p w14:paraId="53D241A3" w14:textId="77777777" w:rsidR="00417770" w:rsidRDefault="00417770" w:rsidP="00417770">
      <w:pPr>
        <w:spacing w:line="480" w:lineRule="auto"/>
      </w:pPr>
    </w:p>
    <w:p w14:paraId="442CF776" w14:textId="77777777" w:rsidR="00417770" w:rsidRDefault="00417770" w:rsidP="00417770">
      <w:pPr>
        <w:spacing w:line="480" w:lineRule="auto"/>
      </w:pPr>
      <w:r>
        <w:t>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w:t>
      </w:r>
    </w:p>
    <w:p w14:paraId="0C1E3D44" w14:textId="77777777" w:rsidR="00417770" w:rsidRDefault="00417770" w:rsidP="00417770">
      <w:pPr>
        <w:spacing w:line="480" w:lineRule="auto"/>
      </w:pPr>
    </w:p>
    <w:p w14:paraId="7F21138B" w14:textId="77777777" w:rsidR="00417770" w:rsidRDefault="00417770" w:rsidP="00417770">
      <w:pPr>
        <w:pStyle w:val="ThirdHead1"/>
      </w:pPr>
      <w:r>
        <w:t>Main Heading Level Three</w:t>
      </w:r>
    </w:p>
    <w:p w14:paraId="32F7C464" w14:textId="77777777" w:rsidR="00417770" w:rsidRDefault="00417770" w:rsidP="00417770">
      <w:pPr>
        <w:spacing w:line="480" w:lineRule="auto"/>
      </w:pPr>
      <w:r>
        <w:t xml:space="preserve">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w:t>
      </w:r>
      <w:r>
        <w:lastRenderedPageBreak/>
        <w:t>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w:t>
      </w:r>
    </w:p>
    <w:p w14:paraId="663604C5" w14:textId="77777777" w:rsidR="00417770" w:rsidRDefault="00417770" w:rsidP="00417770">
      <w:pPr>
        <w:spacing w:line="480" w:lineRule="auto"/>
      </w:pPr>
    </w:p>
    <w:p w14:paraId="4161EE9B" w14:textId="77777777" w:rsidR="00417770" w:rsidRDefault="00417770" w:rsidP="00417770">
      <w:pPr>
        <w:sectPr w:rsidR="00417770">
          <w:headerReference w:type="even" r:id="rId14"/>
          <w:headerReference w:type="default" r:id="rId15"/>
          <w:footerReference w:type="even" r:id="rId16"/>
          <w:footerReference w:type="default" r:id="rId17"/>
          <w:headerReference w:type="first" r:id="rId18"/>
          <w:footerReference w:type="first" r:id="rId19"/>
          <w:type w:val="continuous"/>
          <w:pgSz w:w="12240" w:h="15840"/>
          <w:pgMar w:top="1800" w:right="1440" w:bottom="1800" w:left="1800" w:header="1440" w:footer="1440" w:gutter="0"/>
          <w:cols w:space="720"/>
          <w:titlePg/>
        </w:sectPr>
      </w:pPr>
    </w:p>
    <w:p w14:paraId="5FD38CBA" w14:textId="77777777" w:rsidR="00417770" w:rsidRDefault="00417770" w:rsidP="00417770">
      <w:pPr>
        <w:sectPr w:rsidR="00417770">
          <w:headerReference w:type="even" r:id="rId20"/>
          <w:headerReference w:type="default" r:id="rId21"/>
          <w:footerReference w:type="even" r:id="rId22"/>
          <w:footerReference w:type="default" r:id="rId23"/>
          <w:headerReference w:type="first" r:id="rId24"/>
          <w:footerReference w:type="first" r:id="rId25"/>
          <w:type w:val="continuous"/>
          <w:pgSz w:w="12240" w:h="15840"/>
          <w:pgMar w:top="1800" w:right="1440" w:bottom="1800" w:left="1800" w:header="1440" w:footer="1440" w:gutter="0"/>
          <w:cols w:space="720"/>
          <w:titlePg/>
        </w:sectPr>
      </w:pPr>
    </w:p>
    <w:p w14:paraId="51CA95B5" w14:textId="77777777" w:rsidR="00417770" w:rsidRDefault="00417770" w:rsidP="00417770">
      <w:pPr>
        <w:sectPr w:rsidR="00417770">
          <w:pgSz w:w="12240" w:h="15840"/>
          <w:pgMar w:top="1800" w:right="1440" w:bottom="1800" w:left="1800" w:header="1440" w:footer="1440" w:gutter="0"/>
          <w:cols w:space="720"/>
          <w:titlePg/>
        </w:sectPr>
      </w:pPr>
    </w:p>
    <w:p w14:paraId="63DE2E4C" w14:textId="68830FC0" w:rsidR="00417770" w:rsidRPr="003C315A" w:rsidRDefault="00417770" w:rsidP="003C315A">
      <w:pPr>
        <w:pStyle w:val="ChapterSectionHead"/>
        <w:rPr>
          <w:caps w:val="0"/>
          <w:szCs w:val="28"/>
        </w:rPr>
      </w:pPr>
      <w:bookmarkStart w:id="4" w:name="_Toc78356958"/>
      <w:r w:rsidRPr="007758FC">
        <w:rPr>
          <w:szCs w:val="28"/>
        </w:rPr>
        <w:t>CHAPTER T</w:t>
      </w:r>
      <w:r w:rsidR="007B12BF">
        <w:rPr>
          <w:szCs w:val="28"/>
        </w:rPr>
        <w:t>wo</w:t>
      </w:r>
      <w:r w:rsidRPr="007758FC">
        <w:rPr>
          <w:caps w:val="0"/>
          <w:szCs w:val="28"/>
        </w:rPr>
        <w:br/>
      </w:r>
      <w:bookmarkEnd w:id="4"/>
    </w:p>
    <w:p w14:paraId="5DA308E0" w14:textId="77777777" w:rsidR="00417770" w:rsidRDefault="003C315A" w:rsidP="00417770">
      <w:pPr>
        <w:pStyle w:val="MainHead1"/>
      </w:pPr>
      <w:r w:rsidRPr="003C315A">
        <w:t>IKKβ is an IRF5 kinase that instigates inflammation</w:t>
      </w:r>
    </w:p>
    <w:p w14:paraId="52986F76" w14:textId="77777777" w:rsidR="00417770" w:rsidRDefault="00417770" w:rsidP="00417770">
      <w:pPr>
        <w:pStyle w:val="ChapterSectionHead"/>
      </w:pPr>
    </w:p>
    <w:p w14:paraId="3CF8E5E6" w14:textId="77777777" w:rsidR="00417770" w:rsidRDefault="003C315A" w:rsidP="00417770">
      <w:pPr>
        <w:pStyle w:val="SecondHead1"/>
      </w:pPr>
      <w:r>
        <w:t>Results</w:t>
      </w:r>
    </w:p>
    <w:p w14:paraId="33986ED7" w14:textId="77777777" w:rsidR="00417770" w:rsidRDefault="00417770" w:rsidP="00417770">
      <w:pPr>
        <w:spacing w:line="480" w:lineRule="auto"/>
      </w:pPr>
    </w:p>
    <w:p w14:paraId="79E0F01D" w14:textId="77777777" w:rsidR="00417770" w:rsidRDefault="003C315A" w:rsidP="00417770">
      <w:pPr>
        <w:spacing w:line="480" w:lineRule="auto"/>
      </w:pPr>
      <w:r w:rsidRPr="003C315A">
        <w:t>The transcription factor interferon regulatory factor 5 (IRF5) is essential for the induction of inflammatory cytokines, but the mechanism by which IRF5 is activated is not well understood. Here we present evidence that the kinase IKKβ phosphorylates and activates IRF5 in response to stimulation in several inflammatory pathways, including those emanated from Toll-like receptors and retinoic acid-inducible gene I–like receptors. IKKβ phosphorylates mouse IRF5 at specific residues, including serine 445 (S446 in human IRF5 isoform 1), as evidenced by mass spectrometry analysis and detection with a phosphospecific antibody. Recombinant IKKβ phosphorylated IRF5 at Ser-445 in vitro, and a point mutation of this serine abolished IRF5 activation and cytokine production. Depletion or pharmacologic inhibition of IKKβ prevented IRF5 phosphorylation. These results indicate that IKKβ is an IRF5 kinase that instigates inflammation.</w:t>
      </w:r>
    </w:p>
    <w:p w14:paraId="456889B6" w14:textId="77777777" w:rsidR="00417770" w:rsidRDefault="00417770" w:rsidP="00417770">
      <w:pPr>
        <w:spacing w:line="480" w:lineRule="auto"/>
      </w:pPr>
    </w:p>
    <w:p w14:paraId="5677EAA6" w14:textId="77777777" w:rsidR="00417770" w:rsidRDefault="003C315A" w:rsidP="00417770">
      <w:pPr>
        <w:pStyle w:val="ThirdHead1"/>
      </w:pPr>
      <w:r w:rsidRPr="003C315A">
        <w:t>IRF5 forms a dimer and is essential for cytokine induction by multiple innate immunity pathways.</w:t>
      </w:r>
    </w:p>
    <w:p w14:paraId="5171D2D9" w14:textId="77777777" w:rsidR="003C315A" w:rsidRPr="003C315A" w:rsidRDefault="003C315A" w:rsidP="003C315A">
      <w:pPr>
        <w:spacing w:line="480" w:lineRule="auto"/>
        <w:jc w:val="both"/>
        <w:rPr>
          <w:color w:val="000000"/>
          <w:szCs w:val="24"/>
        </w:rPr>
      </w:pPr>
      <w:r w:rsidRPr="003C315A">
        <w:rPr>
          <w:color w:val="000000"/>
          <w:szCs w:val="24"/>
        </w:rPr>
        <w:t>To investigate the function and active form of IRF5, we depleted endogenous IRF5 in THP-1 cells by shRNA and reconstituted with mouse or human IRF5 (</w:t>
      </w:r>
      <w:r w:rsidRPr="00ED1B8D">
        <w:rPr>
          <w:color w:val="FF0000"/>
          <w:szCs w:val="24"/>
          <w:highlight w:val="yellow"/>
        </w:rPr>
        <w:t>Figure</w:t>
      </w:r>
      <w:r w:rsidRPr="00ED1B8D">
        <w:rPr>
          <w:color w:val="FF0000"/>
          <w:szCs w:val="24"/>
        </w:rPr>
        <w:t xml:space="preserve"> 1-1A</w:t>
      </w:r>
      <w:r w:rsidRPr="003C315A">
        <w:rPr>
          <w:color w:val="000000"/>
          <w:szCs w:val="24"/>
        </w:rPr>
        <w:t xml:space="preserve">). Then we measured cytokine induction by LPS in these cells. The expression of CXCL10 and IL-12 was </w:t>
      </w:r>
      <w:r w:rsidRPr="003C315A">
        <w:rPr>
          <w:color w:val="000000"/>
          <w:szCs w:val="24"/>
        </w:rPr>
        <w:lastRenderedPageBreak/>
        <w:t>largely abolished when IRF5 was knocked down but strongly induced when either human or mouse IRF5 was ectopically expressed (</w:t>
      </w:r>
      <w:r w:rsidRPr="00ED1B8D">
        <w:rPr>
          <w:color w:val="FF0000"/>
          <w:szCs w:val="24"/>
          <w:highlight w:val="yellow"/>
        </w:rPr>
        <w:t>Figure</w:t>
      </w:r>
      <w:r w:rsidRPr="003C315A">
        <w:rPr>
          <w:color w:val="000000"/>
          <w:szCs w:val="24"/>
        </w:rPr>
        <w:t xml:space="preserve"> 1-1B); the higher induction levels in the IRF5 reconstituted cells were likely due to the higher levels of IRF5 (</w:t>
      </w:r>
      <w:r w:rsidRPr="00ED1B8D">
        <w:rPr>
          <w:color w:val="FF0000"/>
          <w:szCs w:val="24"/>
          <w:highlight w:val="yellow"/>
        </w:rPr>
        <w:t>Figure</w:t>
      </w:r>
      <w:r w:rsidRPr="003C315A">
        <w:rPr>
          <w:color w:val="000000"/>
          <w:szCs w:val="24"/>
        </w:rPr>
        <w:t xml:space="preserve"> 1-1A). Similarly, LPS induction of IFN-β and several interferon-stimulated genes (ISGs), including IFIT3, RSAD2 and ISG15, was inhibited in the absence of IRF5 but restored when IRF5 was expressed (</w:t>
      </w:r>
      <w:r w:rsidRPr="00ED1B8D">
        <w:rPr>
          <w:color w:val="FF0000"/>
          <w:szCs w:val="24"/>
          <w:highlight w:val="yellow"/>
        </w:rPr>
        <w:t>Figure</w:t>
      </w:r>
      <w:r w:rsidRPr="003C315A">
        <w:rPr>
          <w:color w:val="000000"/>
          <w:szCs w:val="24"/>
        </w:rPr>
        <w:t xml:space="preserve"> 1-1C). </w:t>
      </w:r>
    </w:p>
    <w:p w14:paraId="16B2A1EE" w14:textId="77777777" w:rsidR="003C315A" w:rsidRPr="003C315A" w:rsidRDefault="003C315A" w:rsidP="003C315A">
      <w:pPr>
        <w:spacing w:line="480" w:lineRule="auto"/>
        <w:jc w:val="both"/>
        <w:rPr>
          <w:color w:val="000000"/>
          <w:szCs w:val="24"/>
        </w:rPr>
      </w:pPr>
      <w:r w:rsidRPr="003C315A">
        <w:rPr>
          <w:color w:val="000000"/>
          <w:szCs w:val="24"/>
        </w:rPr>
        <w:t>To test whether activated IRF5 forms a dimer, we stimulated THP1 cells stably expressing HA-tagged IRF5 with LPS as well as other stimuli, including poly(dA:dT) and herring testis DNA (HT-DNA</w:t>
      </w:r>
      <w:r w:rsidRPr="00ED1B8D">
        <w:rPr>
          <w:szCs w:val="24"/>
        </w:rPr>
        <w:t>), both of which are known to activate the cGAS cytosolic DNA sensing pathway</w:t>
      </w:r>
      <w:r w:rsidRPr="00ED1B8D">
        <w:rPr>
          <w:szCs w:val="24"/>
        </w:rPr>
        <w:fldChar w:fldCharType="begin">
          <w:fldData xml:space="preserve">PEVuZE5vdGU+PENpdGU+PEF1dGhvcj5TdW48L0F1dGhvcj48WWVhcj4yMDEzPC9ZZWFyPjxSZWNO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Nzg2LTkxPC9wYWdlcz48dm9sdW1lPjMzOTwv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ODI2LTMwPC9wYWdlcz48dm9sdW1lPjMz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</w:fldData>
        </w:fldChar>
      </w:r>
      <w:r w:rsidRPr="00ED1B8D">
        <w:rPr>
          <w:szCs w:val="24"/>
        </w:rPr>
        <w:instrText xml:space="preserve"> ADDIN EN.CITE </w:instrText>
      </w:r>
      <w:r w:rsidRPr="00ED1B8D">
        <w:rPr>
          <w:szCs w:val="24"/>
        </w:rPr>
        <w:fldChar w:fldCharType="begin">
          <w:fldData xml:space="preserve">PEVuZE5vdGU+PENpdGU+PEF1dGhvcj5TdW48L0F1dGhvcj48WWVhcj4yMDEzPC9ZZWFyPjxSZWNO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Nzg2LTkxPC9wYWdlcz48dm9sdW1lPjMzOTwv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ODI2LTMwPC9wYWdlcz48dm9sdW1lPjMz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</w:fldData>
        </w:fldChar>
      </w:r>
      <w:r w:rsidRPr="00ED1B8D">
        <w:rPr>
          <w:szCs w:val="24"/>
        </w:rPr>
        <w:instrText xml:space="preserve"> ADDIN EN.CITE.DATA </w:instrText>
      </w:r>
      <w:r w:rsidRPr="00ED1B8D">
        <w:rPr>
          <w:szCs w:val="24"/>
        </w:rPr>
      </w:r>
      <w:r w:rsidRPr="00ED1B8D">
        <w:rPr>
          <w:szCs w:val="24"/>
        </w:rPr>
        <w:fldChar w:fldCharType="end"/>
      </w:r>
      <w:r w:rsidRPr="00ED1B8D">
        <w:rPr>
          <w:szCs w:val="24"/>
        </w:rPr>
      </w:r>
      <w:r w:rsidRPr="00ED1B8D">
        <w:rPr>
          <w:szCs w:val="24"/>
        </w:rPr>
        <w:fldChar w:fldCharType="separate"/>
      </w:r>
      <w:r w:rsidRPr="00ED1B8D">
        <w:rPr>
          <w:noProof/>
          <w:szCs w:val="24"/>
        </w:rPr>
        <w:t>(Sun, Wu et al. 2013, Wu, Sun et al. 2013)</w:t>
      </w:r>
      <w:r w:rsidRPr="00ED1B8D">
        <w:rPr>
          <w:szCs w:val="24"/>
        </w:rPr>
        <w:fldChar w:fldCharType="end"/>
      </w:r>
      <w:r w:rsidRPr="00ED1B8D">
        <w:rPr>
          <w:szCs w:val="24"/>
        </w:rPr>
        <w:t>. Poly(dA:dT) also activates the RIG-I pathway through RNA polymerase III</w:t>
      </w:r>
      <w:r w:rsidRPr="00ED1B8D">
        <w:rPr>
          <w:szCs w:val="24"/>
        </w:rPr>
        <w:fldChar w:fldCharType="begin">
          <w:fldData xml:space="preserve">PEVuZE5vdGU+PENpdGU+PEF1dGhvcj5BYmxhc3NlcjwvQXV0aG9yPjxZZWFyPjIwMDk8L1llYXI+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</w:fldData>
        </w:fldChar>
      </w:r>
      <w:r w:rsidRPr="00ED1B8D">
        <w:rPr>
          <w:szCs w:val="24"/>
        </w:rPr>
        <w:instrText xml:space="preserve"> ADDIN EN.CITE </w:instrText>
      </w:r>
      <w:r w:rsidRPr="00ED1B8D">
        <w:rPr>
          <w:szCs w:val="24"/>
        </w:rPr>
        <w:fldChar w:fldCharType="begin">
          <w:fldData xml:space="preserve">PEVuZE5vdGU+PENpdGU+PEF1dGhvcj5BYmxhc3NlcjwvQXV0aG9yPjxZZWFyPjIwMDk8L1llYXI+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</w:fldData>
        </w:fldChar>
      </w:r>
      <w:r w:rsidRPr="00ED1B8D">
        <w:rPr>
          <w:szCs w:val="24"/>
        </w:rPr>
        <w:instrText xml:space="preserve"> ADDIN EN.CITE.DATA </w:instrText>
      </w:r>
      <w:r w:rsidRPr="00ED1B8D">
        <w:rPr>
          <w:szCs w:val="24"/>
        </w:rPr>
      </w:r>
      <w:r w:rsidRPr="00ED1B8D">
        <w:rPr>
          <w:szCs w:val="24"/>
        </w:rPr>
        <w:fldChar w:fldCharType="end"/>
      </w:r>
      <w:r w:rsidRPr="00ED1B8D">
        <w:rPr>
          <w:szCs w:val="24"/>
        </w:rPr>
      </w:r>
      <w:r w:rsidRPr="00ED1B8D">
        <w:rPr>
          <w:szCs w:val="24"/>
        </w:rPr>
        <w:fldChar w:fldCharType="separate"/>
      </w:r>
      <w:r w:rsidRPr="00ED1B8D">
        <w:rPr>
          <w:noProof/>
          <w:szCs w:val="24"/>
        </w:rPr>
        <w:t>(Ablasser, Bauernfeind et al. 2009, Chiu, Macmillan et al. 2009)</w:t>
      </w:r>
      <w:r w:rsidRPr="00ED1B8D">
        <w:rPr>
          <w:szCs w:val="24"/>
        </w:rPr>
        <w:fldChar w:fldCharType="end"/>
      </w:r>
      <w:r w:rsidRPr="00ED1B8D">
        <w:rPr>
          <w:szCs w:val="24"/>
        </w:rPr>
        <w:t xml:space="preserve">. We also transfected the cells with the double-stranded RNA analogue poly(I:C), which is known to stimulate the RIG-I and MDA5 pathways </w:t>
      </w:r>
      <w:r w:rsidRPr="00ED1B8D">
        <w:rPr>
          <w:szCs w:val="24"/>
        </w:rPr>
        <w:fldChar w:fldCharType="begin">
          <w:fldData xml:space="preserve">PEVuZE5vdGU+PENpdGU+PEF1dGhvcj5Zb25leWFtYTwvQXV0aG9yPjxZZWFyPjIwMDQ8L1llYXI+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</w:fldData>
        </w:fldChar>
      </w:r>
      <w:r w:rsidRPr="00ED1B8D">
        <w:rPr>
          <w:szCs w:val="24"/>
        </w:rPr>
        <w:instrText xml:space="preserve"> ADDIN EN.CITE </w:instrText>
      </w:r>
      <w:r w:rsidRPr="00ED1B8D">
        <w:rPr>
          <w:szCs w:val="24"/>
        </w:rPr>
        <w:fldChar w:fldCharType="begin">
          <w:fldData xml:space="preserve">PEVuZE5vdGU+PENpdGU+PEF1dGhvcj5Zb25leWFtYTwvQXV0aG9yPjxZZWFyPjIwMDQ8L1llYXI+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</w:fldData>
        </w:fldChar>
      </w:r>
      <w:r w:rsidRPr="00ED1B8D">
        <w:rPr>
          <w:szCs w:val="24"/>
        </w:rPr>
        <w:instrText xml:space="preserve"> ADDIN EN.CITE.DATA </w:instrText>
      </w:r>
      <w:r w:rsidRPr="00ED1B8D">
        <w:rPr>
          <w:szCs w:val="24"/>
        </w:rPr>
      </w:r>
      <w:r w:rsidRPr="00ED1B8D">
        <w:rPr>
          <w:szCs w:val="24"/>
        </w:rPr>
        <w:fldChar w:fldCharType="end"/>
      </w:r>
      <w:r w:rsidRPr="00ED1B8D">
        <w:rPr>
          <w:szCs w:val="24"/>
        </w:rPr>
      </w:r>
      <w:r w:rsidRPr="00ED1B8D">
        <w:rPr>
          <w:szCs w:val="24"/>
        </w:rPr>
        <w:fldChar w:fldCharType="separate"/>
      </w:r>
      <w:r w:rsidRPr="00ED1B8D">
        <w:rPr>
          <w:noProof/>
          <w:szCs w:val="24"/>
        </w:rPr>
        <w:t>(Yoneyama, Kikuchi et al. 2004)</w:t>
      </w:r>
      <w:r w:rsidRPr="00ED1B8D">
        <w:rPr>
          <w:szCs w:val="24"/>
        </w:rPr>
        <w:fldChar w:fldCharType="end"/>
      </w:r>
      <w:r w:rsidRPr="00ED1B8D">
        <w:rPr>
          <w:szCs w:val="24"/>
        </w:rPr>
        <w:t>. In each</w:t>
      </w:r>
      <w:r w:rsidRPr="003C315A">
        <w:rPr>
          <w:color w:val="000000"/>
          <w:szCs w:val="24"/>
        </w:rPr>
        <w:t xml:space="preserve"> case, analyses by native polyacrylamide gel electrophoresis (PAGE) followed by immunoblotting showed that stimulation of the cells led to the formation of a slower migrating band that likely represents an IRF5 dimer, much like IRF3 dimerization following virus infection (</w:t>
      </w:r>
      <w:r w:rsidRPr="00ED1B8D">
        <w:rPr>
          <w:color w:val="FF0000"/>
          <w:szCs w:val="24"/>
          <w:highlight w:val="yellow"/>
        </w:rPr>
        <w:t>Figure</w:t>
      </w:r>
      <w:r w:rsidRPr="003C315A">
        <w:rPr>
          <w:color w:val="000000"/>
          <w:szCs w:val="24"/>
        </w:rPr>
        <w:t xml:space="preserve"> 1-2A). We have not been able to detect dimerization of endogenous IRF5 in THP1 cells, because the commercially available IRF5 antibody detected a strong non-specific band at the expected IRF5 dimer position on the native gel. Thus, for the remainder of this project, we measured IRF5 activation using IRF5 dimerization assay in THP1-HA-IRF5 stable cells or by immunoblotting with a phospho-IRF5 specific antibody (see below). </w:t>
      </w:r>
    </w:p>
    <w:p w14:paraId="5DFAEBCB" w14:textId="77777777" w:rsidR="003C315A" w:rsidRPr="00ED1B8D" w:rsidRDefault="003C315A" w:rsidP="003C315A">
      <w:pPr>
        <w:spacing w:line="480" w:lineRule="auto"/>
        <w:jc w:val="both"/>
        <w:rPr>
          <w:szCs w:val="24"/>
        </w:rPr>
      </w:pPr>
      <w:r w:rsidRPr="00ED1B8D">
        <w:rPr>
          <w:szCs w:val="24"/>
        </w:rPr>
        <w:lastRenderedPageBreak/>
        <w:t>To further investigate the role of IRF5 activation in inflammatory cytokine induction, we stably expressed IRF5 in HEK293T cells, which do not have detectable expression of endogenous IRF5, and then stimulated the cells by poly(I:C) transfection or infection with Sendai virus, an RNA virus known to activate the RIG-I – MAVS pathway. In both cases, the induction of TNF-α and IFN-β was strongly enhanced in 293T-IRF5 cells when compared to the parental cells. Sendai virus infection was capable of inducing IFN-β in the parental 293T cells because these cells express IRF3. Thus TNF-α induction by cytosolic RNA or RNA viruses is critically dependent on IRF5, whereas IFN-β induction was largely dependent on IRF3 but can be further enhanced by IRF5. These results suggest that the RIG-I pathway can activate both IRF3 and IRF5. Indeed, overexpression of MAVS led to the induction of both TNF-α and IFN-β (</w:t>
      </w:r>
      <w:r w:rsidRPr="00ED1B8D">
        <w:rPr>
          <w:color w:val="FF0000"/>
          <w:szCs w:val="24"/>
          <w:highlight w:val="yellow"/>
        </w:rPr>
        <w:t>Figure</w:t>
      </w:r>
      <w:r w:rsidRPr="00ED1B8D">
        <w:rPr>
          <w:szCs w:val="24"/>
        </w:rPr>
        <w:t xml:space="preserve"> 1-2B, right panels), as well as the dimerization of IRF5 (</w:t>
      </w:r>
      <w:r w:rsidRPr="00ED1B8D">
        <w:rPr>
          <w:color w:val="FF0000"/>
          <w:szCs w:val="24"/>
          <w:highlight w:val="yellow"/>
        </w:rPr>
        <w:t>Figure</w:t>
      </w:r>
      <w:r w:rsidRPr="00ED1B8D">
        <w:rPr>
          <w:szCs w:val="24"/>
        </w:rPr>
        <w:t xml:space="preserve"> 1-2C). </w:t>
      </w:r>
    </w:p>
    <w:p w14:paraId="7E34BDC2" w14:textId="77777777" w:rsidR="00417770" w:rsidRPr="003C315A" w:rsidRDefault="003C315A" w:rsidP="003C315A">
      <w:pPr>
        <w:spacing w:line="480" w:lineRule="auto"/>
        <w:jc w:val="both"/>
        <w:rPr>
          <w:szCs w:val="24"/>
        </w:rPr>
      </w:pPr>
      <w:r w:rsidRPr="00ED1B8D">
        <w:rPr>
          <w:szCs w:val="24"/>
        </w:rPr>
        <w:t>Interestingly, overexpression of IKKβ strongly induced TNF-α expression and IRF5 dimerization but only weakly induced IFN-β (</w:t>
      </w:r>
      <w:r w:rsidRPr="00ED1B8D">
        <w:rPr>
          <w:color w:val="FF0000"/>
          <w:szCs w:val="24"/>
          <w:highlight w:val="yellow"/>
        </w:rPr>
        <w:t>Figure</w:t>
      </w:r>
      <w:r w:rsidRPr="00ED1B8D">
        <w:rPr>
          <w:szCs w:val="24"/>
        </w:rPr>
        <w:t xml:space="preserve"> 1-2B and 1-2C). The weak induction of IFN-β by IKKβ overexpression can be explained by the fact that IRF3 is phosphorylated by TBK1 and IKKε but not IKKβ</w:t>
      </w:r>
      <w:r w:rsidRPr="00ED1B8D">
        <w:rPr>
          <w:szCs w:val="24"/>
        </w:rPr>
        <w:fldChar w:fldCharType="begin">
          <w:fldData xml:space="preserve">PEVuZE5vdGU+PENpdGU+PEF1dGhvcj5GaXR6Z2VyYWxkPC9BdXRob3I+PFllYXI+MjAwMzwvWWVh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==
</w:fldData>
        </w:fldChar>
      </w:r>
      <w:r w:rsidRPr="00ED1B8D">
        <w:rPr>
          <w:szCs w:val="24"/>
        </w:rPr>
        <w:instrText xml:space="preserve"> ADDIN EN.CITE </w:instrText>
      </w:r>
      <w:r w:rsidRPr="00ED1B8D">
        <w:rPr>
          <w:szCs w:val="24"/>
        </w:rPr>
        <w:fldChar w:fldCharType="begin">
          <w:fldData xml:space="preserve">PEVuZE5vdGU+PENpdGU+PEF1dGhvcj5GaXR6Z2VyYWxkPC9BdXRob3I+PFllYXI+MjAwMzwvWWVh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==
</w:fldData>
        </w:fldChar>
      </w:r>
      <w:r w:rsidRPr="00ED1B8D">
        <w:rPr>
          <w:szCs w:val="24"/>
        </w:rPr>
        <w:instrText xml:space="preserve"> ADDIN EN.CITE.DATA </w:instrText>
      </w:r>
      <w:r w:rsidRPr="00ED1B8D">
        <w:rPr>
          <w:szCs w:val="24"/>
        </w:rPr>
      </w:r>
      <w:r w:rsidRPr="00ED1B8D">
        <w:rPr>
          <w:szCs w:val="24"/>
        </w:rPr>
        <w:fldChar w:fldCharType="end"/>
      </w:r>
      <w:r w:rsidRPr="00ED1B8D">
        <w:rPr>
          <w:szCs w:val="24"/>
        </w:rPr>
      </w:r>
      <w:r w:rsidRPr="00ED1B8D">
        <w:rPr>
          <w:szCs w:val="24"/>
        </w:rPr>
        <w:fldChar w:fldCharType="separate"/>
      </w:r>
      <w:r w:rsidRPr="00ED1B8D">
        <w:rPr>
          <w:noProof/>
          <w:szCs w:val="24"/>
        </w:rPr>
        <w:t>(Fitzgerald, McWhirter et al. 2003, Sharma, tenOever et al. 2003)</w:t>
      </w:r>
      <w:r w:rsidRPr="00ED1B8D">
        <w:rPr>
          <w:szCs w:val="24"/>
        </w:rPr>
        <w:fldChar w:fldCharType="end"/>
      </w:r>
      <w:r w:rsidRPr="00ED1B8D">
        <w:rPr>
          <w:szCs w:val="24"/>
        </w:rPr>
        <w:t xml:space="preserve">. These results raise the interesting possibility that IKKβ may play an important role in IRF5 activation. </w:t>
      </w:r>
    </w:p>
    <w:p w14:paraId="4860B4B6" w14:textId="77777777" w:rsidR="00417770" w:rsidRDefault="00417770" w:rsidP="00417770">
      <w:pPr>
        <w:spacing w:line="480" w:lineRule="auto"/>
      </w:pPr>
    </w:p>
    <w:p w14:paraId="4101800F" w14:textId="77777777" w:rsidR="003C315A" w:rsidRDefault="003C315A" w:rsidP="003C315A">
      <w:pPr>
        <w:pStyle w:val="ThirdHead1"/>
      </w:pPr>
      <w:r w:rsidRPr="003C315A">
        <w:t>IKKβ activates IRF5 in vitro and is important for IRF5 activation in cells</w:t>
      </w:r>
    </w:p>
    <w:p w14:paraId="719AA666" w14:textId="77777777" w:rsidR="003C315A" w:rsidRPr="003C315A" w:rsidRDefault="003C315A" w:rsidP="003C315A">
      <w:pPr>
        <w:spacing w:line="480" w:lineRule="auto"/>
        <w:jc w:val="both"/>
        <w:rPr>
          <w:color w:val="000000"/>
          <w:szCs w:val="24"/>
        </w:rPr>
      </w:pPr>
      <w:r w:rsidRPr="003C315A">
        <w:rPr>
          <w:color w:val="000000"/>
          <w:szCs w:val="24"/>
        </w:rPr>
        <w:t xml:space="preserve">To obtain further biochemical evidence for the role of IKKβ in IRF5 activation, we prepared cytosolic extracts from HEK293T cells stably expressing Flag-mIRF5-HA and incubated the extracts with recombinant IKKβ or TBK1 protein together with ATP. Native PAGE analyses </w:t>
      </w:r>
      <w:r w:rsidRPr="003C315A">
        <w:rPr>
          <w:color w:val="000000"/>
          <w:szCs w:val="24"/>
        </w:rPr>
        <w:lastRenderedPageBreak/>
        <w:t>of the reaction mixtures revealed that IKKβ caused the dimerization of IRF5 but not endogenous IRF3, whereas TBK1 had the opposite effects (</w:t>
      </w:r>
      <w:r w:rsidRPr="00ED1B8D">
        <w:rPr>
          <w:color w:val="FF0000"/>
          <w:szCs w:val="24"/>
          <w:highlight w:val="yellow"/>
        </w:rPr>
        <w:t>Figure</w:t>
      </w:r>
      <w:r w:rsidRPr="003C315A">
        <w:rPr>
          <w:color w:val="000000"/>
          <w:szCs w:val="24"/>
        </w:rPr>
        <w:t xml:space="preserve"> 1-3A). We also incubated </w:t>
      </w:r>
      <w:r w:rsidRPr="003C315A">
        <w:rPr>
          <w:i/>
          <w:color w:val="000000"/>
          <w:szCs w:val="24"/>
        </w:rPr>
        <w:t>in vitro</w:t>
      </w:r>
      <w:r w:rsidRPr="003C315A">
        <w:rPr>
          <w:color w:val="000000"/>
          <w:szCs w:val="24"/>
        </w:rPr>
        <w:t xml:space="preserve"> translated, </w:t>
      </w:r>
      <w:r w:rsidRPr="003C315A">
        <w:rPr>
          <w:color w:val="000000"/>
          <w:szCs w:val="24"/>
          <w:vertAlign w:val="superscript"/>
        </w:rPr>
        <w:t>35</w:t>
      </w:r>
      <w:r w:rsidRPr="003C315A">
        <w:rPr>
          <w:color w:val="000000"/>
          <w:szCs w:val="24"/>
        </w:rPr>
        <w:t>S-labelled IRF5 with IKKβ and observed IRF5 dimerization (</w:t>
      </w:r>
      <w:r w:rsidRPr="00ED1B8D">
        <w:rPr>
          <w:color w:val="FF0000"/>
          <w:szCs w:val="24"/>
          <w:highlight w:val="yellow"/>
        </w:rPr>
        <w:t>Figure</w:t>
      </w:r>
      <w:r w:rsidRPr="003C315A">
        <w:rPr>
          <w:color w:val="000000"/>
          <w:szCs w:val="24"/>
        </w:rPr>
        <w:t xml:space="preserve"> 1-3B). </w:t>
      </w:r>
    </w:p>
    <w:p w14:paraId="54EE86EC" w14:textId="77777777" w:rsidR="003C315A" w:rsidRPr="003C315A" w:rsidRDefault="003C315A" w:rsidP="003C315A">
      <w:pPr>
        <w:spacing w:line="480" w:lineRule="auto"/>
        <w:jc w:val="both"/>
        <w:rPr>
          <w:color w:val="000000"/>
          <w:szCs w:val="24"/>
        </w:rPr>
      </w:pPr>
      <w:r w:rsidRPr="003C315A">
        <w:rPr>
          <w:color w:val="000000"/>
          <w:szCs w:val="24"/>
        </w:rPr>
        <w:t>To test which kinase is important for IRF5 activation in cells, we treated THP1 cells stably expressing Flag-mIRF5-HA with the IKKβ inhibitor TPCA-1 or TBK1 inhibitor BX-795, and then stimulated the cells with LPS. TPCA1 but not BX-795 inhibited IRF5 dimerization, suggesting that IKKβ was responsible for LPS-induced dimerization of IRF5 (</w:t>
      </w:r>
      <w:r w:rsidRPr="00ED1B8D">
        <w:rPr>
          <w:color w:val="FF0000"/>
          <w:szCs w:val="24"/>
          <w:highlight w:val="yellow"/>
        </w:rPr>
        <w:t>Figure</w:t>
      </w:r>
      <w:r w:rsidRPr="003C315A">
        <w:rPr>
          <w:color w:val="000000"/>
          <w:szCs w:val="24"/>
        </w:rPr>
        <w:t xml:space="preserve"> 1-3C). At the same time, we transiently overexpressed IKK2, TBK1, MAVS and TRIF protein to activate IKK2 and tested IRF5 activation in presence or absence of TPCA-1 and BX-795 (</w:t>
      </w:r>
      <w:r w:rsidRPr="00ED1B8D">
        <w:rPr>
          <w:color w:val="FF0000"/>
          <w:szCs w:val="24"/>
          <w:highlight w:val="yellow"/>
        </w:rPr>
        <w:t>Figure</w:t>
      </w:r>
      <w:r w:rsidRPr="003C315A">
        <w:rPr>
          <w:color w:val="000000"/>
          <w:szCs w:val="24"/>
        </w:rPr>
        <w:t xml:space="preserve"> 1-3D and E). These results proved that IKK2 was the exclusive kinase for IRF5. Surprisingly, IKK2 alone could activate IRF3 and this activation was independent of TBK1 kinase activity (</w:t>
      </w:r>
      <w:r w:rsidRPr="00ED1B8D">
        <w:rPr>
          <w:color w:val="FF0000"/>
          <w:szCs w:val="24"/>
          <w:highlight w:val="yellow"/>
        </w:rPr>
        <w:t>Figure</w:t>
      </w:r>
      <w:r w:rsidRPr="003C315A">
        <w:rPr>
          <w:color w:val="000000"/>
          <w:szCs w:val="24"/>
        </w:rPr>
        <w:t xml:space="preserve"> 1-3D, lane 3). Similarly, MAVS mediated IRF3 activation could not be blocked by TBK1 inhibitor alone while in TRIF mediated activation of IRF3, the kinase activity of TBK1 was essential, further indicating that IKK2 may also play some role in the activation of IRF3 in certain pathways. </w:t>
      </w:r>
    </w:p>
    <w:p w14:paraId="5DBAECEA" w14:textId="77777777" w:rsidR="003C315A" w:rsidRDefault="003C315A" w:rsidP="003C315A">
      <w:pPr>
        <w:spacing w:line="480" w:lineRule="auto"/>
        <w:rPr>
          <w:color w:val="000000"/>
          <w:szCs w:val="24"/>
        </w:rPr>
      </w:pPr>
      <w:r w:rsidRPr="003C315A">
        <w:rPr>
          <w:color w:val="000000"/>
          <w:szCs w:val="24"/>
        </w:rPr>
        <w:t>To further examine the role of IKKs and other signaling molecules in IRF5 activation, we used shRNA to stably knock down the expression of IKKα, IKKβ, TRAF6 or NEMO in HEK293T cells stably expressing Flag-mIRF5-HA. These cells were transfected with IKKβ or MAVS, followed by analysis of IRF5 dimerization by native PAGE. The results showed that IKKβ, TRAF6 and NEMO, but not IKKα, were required for IRF5 dimerization induced by MAVS (</w:t>
      </w:r>
      <w:r w:rsidRPr="00ED1B8D">
        <w:rPr>
          <w:color w:val="FF0000"/>
          <w:szCs w:val="24"/>
          <w:highlight w:val="yellow"/>
        </w:rPr>
        <w:t>Figure</w:t>
      </w:r>
      <w:r w:rsidRPr="003C315A">
        <w:rPr>
          <w:color w:val="000000"/>
          <w:szCs w:val="24"/>
        </w:rPr>
        <w:t xml:space="preserve"> 1-4A). And the requirement for TRAF6 in IRF5 activation was validated </w:t>
      </w:r>
      <w:r w:rsidRPr="003C315A">
        <w:rPr>
          <w:color w:val="000000"/>
          <w:szCs w:val="24"/>
        </w:rPr>
        <w:lastRenderedPageBreak/>
        <w:t>by the dimerization of IRF5 after overexpressing TRAF6 in TRAF6 knockdown cells (</w:t>
      </w:r>
      <w:r w:rsidRPr="00ED1B8D">
        <w:rPr>
          <w:color w:val="FF0000"/>
          <w:szCs w:val="24"/>
          <w:highlight w:val="yellow"/>
        </w:rPr>
        <w:t>Figure</w:t>
      </w:r>
      <w:r w:rsidRPr="003C315A">
        <w:rPr>
          <w:color w:val="000000"/>
          <w:szCs w:val="24"/>
        </w:rPr>
        <w:t xml:space="preserve"> 1-4B). IKKβ knockdown partially inhibited IRF5 dimerization induced by IKKβ overexpression, presumably because the shRNA only partially reduced the IKKβ level. Knocking down other proteins, including IKKα, TRAF6 and NEMO, had little effects on IRF5 activation by IKKβ. One more interesting observation was that though TNF-a treatment could potently activate IKK2, the treatment could not activate IRF5 (</w:t>
      </w:r>
      <w:r w:rsidRPr="00ED1B8D">
        <w:rPr>
          <w:color w:val="FF0000"/>
          <w:szCs w:val="24"/>
          <w:highlight w:val="yellow"/>
        </w:rPr>
        <w:t>Figure</w:t>
      </w:r>
      <w:r w:rsidRPr="003C315A">
        <w:rPr>
          <w:color w:val="000000"/>
          <w:szCs w:val="24"/>
        </w:rPr>
        <w:t xml:space="preserve"> 1-4C), suggesting that certain adapter protein, such as MAVS, TRIF, etc. might be needed in the activation process. Together, these results suggest that TRAF6, NEMO and IKKβ mediate IRF5 activation by MAVS.</w:t>
      </w:r>
    </w:p>
    <w:p w14:paraId="671FBD66" w14:textId="77777777" w:rsidR="003C315A" w:rsidRDefault="003C315A" w:rsidP="003C315A">
      <w:pPr>
        <w:spacing w:line="480" w:lineRule="auto"/>
        <w:rPr>
          <w:color w:val="000000"/>
          <w:szCs w:val="24"/>
        </w:rPr>
      </w:pPr>
    </w:p>
    <w:p w14:paraId="47B1DD94" w14:textId="77777777" w:rsidR="003C315A" w:rsidRDefault="003C315A" w:rsidP="003C315A">
      <w:pPr>
        <w:pStyle w:val="ThirdHead1"/>
      </w:pPr>
      <w:r w:rsidRPr="003C315A">
        <w:t>Phosphorylation of IRF5 at Ser-445 by IKKβ is important for cytokine induction</w:t>
      </w:r>
    </w:p>
    <w:p w14:paraId="0D8E4359" w14:textId="77777777" w:rsidR="003C315A" w:rsidRPr="00ED1B8D" w:rsidRDefault="003C315A" w:rsidP="003C315A">
      <w:pPr>
        <w:spacing w:line="480" w:lineRule="auto"/>
        <w:jc w:val="both"/>
        <w:rPr>
          <w:szCs w:val="24"/>
        </w:rPr>
      </w:pPr>
      <w:r w:rsidRPr="00ED1B8D">
        <w:rPr>
          <w:szCs w:val="24"/>
        </w:rPr>
        <w:t>To map the phosphorylation site(s) of IRF5, we incubated Flag-mIRF5-HA, which was partially purified from HEK293T cells stably expressing the protein, with IKKβ or with BSA (as a control) in the presence of ATP and Mg</w:t>
      </w:r>
      <w:r w:rsidRPr="00ED1B8D">
        <w:rPr>
          <w:szCs w:val="24"/>
          <w:vertAlign w:val="superscript"/>
        </w:rPr>
        <w:t>2+</w:t>
      </w:r>
      <w:r w:rsidRPr="00ED1B8D">
        <w:rPr>
          <w:szCs w:val="24"/>
        </w:rPr>
        <w:t xml:space="preserve"> at 30</w:t>
      </w:r>
      <w:r w:rsidRPr="00ED1B8D">
        <w:rPr>
          <w:szCs w:val="24"/>
        </w:rPr>
        <w:sym w:font="Symbol" w:char="F0B0"/>
      </w:r>
      <w:r w:rsidRPr="00ED1B8D">
        <w:rPr>
          <w:szCs w:val="24"/>
        </w:rPr>
        <w:t>C for 1 hour. IKK</w:t>
      </w:r>
      <w:r w:rsidRPr="00ED1B8D">
        <w:rPr>
          <w:szCs w:val="24"/>
        </w:rPr>
        <w:t> but not BSA caused IRF5 dimerization in this reaction (</w:t>
      </w:r>
      <w:r w:rsidRPr="00ED1B8D">
        <w:rPr>
          <w:color w:val="FF0000"/>
          <w:szCs w:val="24"/>
          <w:highlight w:val="yellow"/>
        </w:rPr>
        <w:t>Figure</w:t>
      </w:r>
      <w:r w:rsidRPr="00ED1B8D">
        <w:rPr>
          <w:szCs w:val="24"/>
        </w:rPr>
        <w:t xml:space="preserve"> 1-5A). The IRF5 protein from these reaction mixtures was further purified and analyzed by mass spectrometry, which revealed that peptides containing phosphorylated Ser-445 and Ser-434 of mIRF5 were greatly enriched in the reactions that contained IKKβ, whereas the total counts of mIRF5 peptides were similar in both reactions (</w:t>
      </w:r>
      <w:r w:rsidRPr="00ED1B8D">
        <w:rPr>
          <w:color w:val="FF0000"/>
          <w:szCs w:val="24"/>
          <w:highlight w:val="yellow"/>
        </w:rPr>
        <w:t>Table</w:t>
      </w:r>
      <w:r w:rsidRPr="00ED1B8D">
        <w:rPr>
          <w:color w:val="FF0000"/>
          <w:szCs w:val="24"/>
        </w:rPr>
        <w:t xml:space="preserve"> 1-1 and 1-2, </w:t>
      </w:r>
      <w:r w:rsidRPr="00ED1B8D">
        <w:rPr>
          <w:color w:val="FF0000"/>
          <w:szCs w:val="24"/>
          <w:highlight w:val="yellow"/>
        </w:rPr>
        <w:t>Figure</w:t>
      </w:r>
      <w:r w:rsidRPr="00ED1B8D">
        <w:rPr>
          <w:color w:val="FF0000"/>
          <w:szCs w:val="24"/>
        </w:rPr>
        <w:t xml:space="preserve"> 1-5 B, C and D</w:t>
      </w:r>
      <w:r w:rsidRPr="00ED1B8D">
        <w:rPr>
          <w:szCs w:val="24"/>
        </w:rPr>
        <w:t>). In addition, we also detected mIRF5 peptides containing phosphorylation at Ser-430 and 436 (</w:t>
      </w:r>
      <w:r w:rsidRPr="00ED1B8D">
        <w:rPr>
          <w:color w:val="FF0000"/>
          <w:szCs w:val="24"/>
          <w:highlight w:val="yellow"/>
        </w:rPr>
        <w:t>Table</w:t>
      </w:r>
      <w:r w:rsidRPr="00ED1B8D">
        <w:rPr>
          <w:szCs w:val="24"/>
        </w:rPr>
        <w:t xml:space="preserve"> 1-1). </w:t>
      </w:r>
    </w:p>
    <w:p w14:paraId="25BA52DF" w14:textId="77777777" w:rsidR="003C315A" w:rsidRPr="00ED1B8D" w:rsidRDefault="003C315A" w:rsidP="003C315A">
      <w:pPr>
        <w:spacing w:line="480" w:lineRule="auto"/>
        <w:jc w:val="both"/>
        <w:rPr>
          <w:szCs w:val="24"/>
        </w:rPr>
      </w:pPr>
      <w:r w:rsidRPr="00ED1B8D">
        <w:rPr>
          <w:szCs w:val="24"/>
        </w:rPr>
        <w:t xml:space="preserve">To further confirm the phosphorylation sites identified, we incubated the partially purified Flag-mIRF5-HA as mentioned above with BSA or recombinant MAVS protein (in the same </w:t>
      </w:r>
      <w:r w:rsidRPr="00ED1B8D">
        <w:rPr>
          <w:szCs w:val="24"/>
        </w:rPr>
        <w:lastRenderedPageBreak/>
        <w:t>condition as above). Similarly, MAVS but not BSA activated and dimerize IRF5 (Figure 1-5E). The subsequent IP-Mass spectrometry analysis detected exclusive phosphorylation modification on Serine 445 site and about 10% of the peptide detected were phosphorylated (</w:t>
      </w:r>
      <w:r w:rsidRPr="00ED1B8D">
        <w:rPr>
          <w:color w:val="FF0000"/>
          <w:szCs w:val="24"/>
          <w:highlight w:val="yellow"/>
        </w:rPr>
        <w:t>Table</w:t>
      </w:r>
      <w:r w:rsidRPr="00ED1B8D">
        <w:rPr>
          <w:szCs w:val="24"/>
        </w:rPr>
        <w:t xml:space="preserve"> 1-3). </w:t>
      </w:r>
    </w:p>
    <w:p w14:paraId="780A0EEC" w14:textId="77777777" w:rsidR="003C315A" w:rsidRPr="00ED1B8D" w:rsidRDefault="003C315A" w:rsidP="003C315A">
      <w:pPr>
        <w:spacing w:line="480" w:lineRule="auto"/>
        <w:jc w:val="both"/>
        <w:rPr>
          <w:szCs w:val="24"/>
        </w:rPr>
      </w:pPr>
      <w:r w:rsidRPr="00ED1B8D">
        <w:rPr>
          <w:szCs w:val="24"/>
        </w:rPr>
        <w:t xml:space="preserve">To test which serine residues are important for IRF5 activation by IKKβ, we mutated each serine residue identified above to alanine, </w:t>
      </w:r>
      <w:r w:rsidRPr="00ED1B8D">
        <w:rPr>
          <w:i/>
          <w:szCs w:val="24"/>
        </w:rPr>
        <w:t>in vitro</w:t>
      </w:r>
      <w:r w:rsidRPr="00ED1B8D">
        <w:rPr>
          <w:szCs w:val="24"/>
        </w:rPr>
        <w:t xml:space="preserve"> translated the mutant proteins in the presence of </w:t>
      </w:r>
      <w:r w:rsidRPr="00ED1B8D">
        <w:rPr>
          <w:szCs w:val="24"/>
          <w:vertAlign w:val="superscript"/>
        </w:rPr>
        <w:t>35</w:t>
      </w:r>
      <w:r w:rsidRPr="00ED1B8D">
        <w:rPr>
          <w:szCs w:val="24"/>
        </w:rPr>
        <w:t>S-methionine, and used the proteins in reactions that contained IKKβ or BSA (</w:t>
      </w:r>
      <w:r w:rsidRPr="00ED1B8D">
        <w:rPr>
          <w:color w:val="FF0000"/>
          <w:szCs w:val="24"/>
          <w:highlight w:val="yellow"/>
        </w:rPr>
        <w:t>Figure</w:t>
      </w:r>
      <w:r w:rsidRPr="00ED1B8D">
        <w:rPr>
          <w:szCs w:val="24"/>
        </w:rPr>
        <w:t xml:space="preserve"> 1-6A). Among the mutants tested, the S445A mutation completely inhibited, and S434A mutation partially inhibited, IRF5 dimerization, whereas the other mutations had little inhibitory effect. Interestingly, Ser-434 and Ser-445 are the most conserved residues among IRF5 proteins from different species and they are homologues to Ser-385 and Ser-396, respectively, of human IRF3 (</w:t>
      </w:r>
      <w:r w:rsidRPr="00ED1B8D">
        <w:rPr>
          <w:color w:val="FF0000"/>
          <w:szCs w:val="24"/>
          <w:highlight w:val="yellow"/>
        </w:rPr>
        <w:t>Figure</w:t>
      </w:r>
      <w:r w:rsidRPr="00ED1B8D">
        <w:rPr>
          <w:szCs w:val="24"/>
        </w:rPr>
        <w:t xml:space="preserve"> 1-6B), which are known to be critical phosphorylation sites essential for type-I interferon induction</w:t>
      </w:r>
      <w:r w:rsidRPr="00ED1B8D">
        <w:rPr>
          <w:szCs w:val="24"/>
        </w:rPr>
        <w:fldChar w:fldCharType="begin"/>
      </w:r>
      <w:r w:rsidRPr="00ED1B8D">
        <w:rPr>
          <w:szCs w:val="24"/>
        </w:rPr>
        <w:instrText xml:space="preserve"> ADDIN EN.CITE &lt;EndNote&gt;&lt;Cite&gt;&lt;Author&gt;Hiscott&lt;/Author&gt;&lt;Year&gt;2006&lt;/Year&gt;&lt;RecNum&gt;163&lt;/RecNum&gt;&lt;DisplayText&gt;(Hiscott, Lin et al. 2006)&lt;/DisplayText&gt;&lt;record&gt;&lt;rec-number&gt;163&lt;/rec-number&gt;&lt;foreign-keys&gt;&lt;key app="EN" db-id="vxr99ps0w95s2wedsstps0rcv5rxw5xatfxt"&gt;163&lt;/key&gt;&lt;/foreign-keys&gt;&lt;ref-type name="Journal Article"&gt;17&lt;/ref-type&gt;&lt;contributors&gt;&lt;authors&gt;&lt;author&gt;Hiscott, J.&lt;/author&gt;&lt;author&gt;Lin, R.&lt;/author&gt;&lt;author&gt;Nakhaei, P.&lt;/author&gt;&lt;author&gt;Paz, S.&lt;/author&gt;&lt;/authors&gt;&lt;/contributors&gt;&lt;auth-address&gt;Lady Davis Institute for Medical Research--Jewish General Hospital, Department of Microbiology &amp;amp; Immunology, McGill University, Montreal, QC, H3T 1E2, Canada. john.hiscott@mcgill.ca&lt;/auth-address&gt;&lt;titles&gt;&lt;title&gt;MasterCARD: a priceless link to innate immunity&lt;/title&gt;&lt;secondary-title&gt;Trends in molecular medicine&lt;/secondary-title&gt;&lt;alt-title&gt;Trends Mol Med&lt;/alt-title&gt;&lt;/titles&gt;&lt;periodical&gt;&lt;full-title&gt;Trends in molecular medicine&lt;/full-title&gt;&lt;abbr-1&gt;Trends Mol Med&lt;/abbr-1&gt;&lt;/periodical&gt;&lt;alt-periodical&gt;&lt;full-title&gt;Trends in molecular medicine&lt;/full-title&gt;&lt;abbr-1&gt;Trends Mol Med&lt;/abbr-1&gt;&lt;/alt-periodical&gt;&lt;pages&gt;53-6&lt;/pages&gt;&lt;volume&gt;12&lt;/volume&gt;&lt;number&gt;2&lt;/number&gt;&lt;edition&gt;2006/01/13&lt;/edition&gt;&lt;keywords&gt;&lt;keyword&gt;Animals&lt;/keyword&gt;&lt;keyword&gt;Apoptosis&lt;/keyword&gt;&lt;keyword&gt;Caspases/metabolism&lt;/keyword&gt;&lt;keyword&gt;Humans&lt;/keyword&gt;&lt;keyword&gt;Immunity, Innate/*immunology&lt;/keyword&gt;&lt;keyword&gt;Mitochondria/*metabolism&lt;/keyword&gt;&lt;keyword&gt;Mitochondrial Proteins/*metabolism&lt;/keyword&gt;&lt;keyword&gt;NF-kappa B/*metabolism&lt;/keyword&gt;&lt;/keywords&gt;&lt;dates&gt;&lt;year&gt;2006&lt;/year&gt;&lt;pub-dates&gt;&lt;date&gt;Feb&lt;/date&gt;&lt;/pub-dates&gt;&lt;/dates&gt;&lt;isbn&gt;1471-4914 (Print)&amp;#xD;1471-4914 (Linking)&lt;/isbn&gt;&lt;accession-num&gt;16406812&lt;/accession-num&gt;&lt;work-type&gt;Research Support, Non-U.S. Gov&amp;apos;t&amp;#xD;Review&lt;/work-type&gt;&lt;urls&gt;&lt;related-urls&gt;&lt;url&gt;http://www.ncbi.nlm.nih.gov/pubmed/16406812&lt;/url&gt;&lt;/related-urls&gt;&lt;/urls&gt;&lt;electronic-resource-num&gt;10.1016/j.molmed.2005.12.003&lt;/electronic-resource-num&gt;&lt;language&gt;eng&lt;/language&gt;&lt;/record&gt;&lt;/Cite&gt;&lt;/EndNote&gt;</w:instrText>
      </w:r>
      <w:r w:rsidRPr="00ED1B8D">
        <w:rPr>
          <w:szCs w:val="24"/>
        </w:rPr>
        <w:fldChar w:fldCharType="separate"/>
      </w:r>
      <w:r w:rsidRPr="00ED1B8D">
        <w:rPr>
          <w:noProof/>
          <w:szCs w:val="24"/>
        </w:rPr>
        <w:t>(Hiscott, Lin et al. 2006)</w:t>
      </w:r>
      <w:r w:rsidRPr="00ED1B8D">
        <w:rPr>
          <w:szCs w:val="24"/>
        </w:rPr>
        <w:fldChar w:fldCharType="end"/>
      </w:r>
      <w:r w:rsidRPr="00ED1B8D">
        <w:rPr>
          <w:szCs w:val="24"/>
        </w:rPr>
        <w:t xml:space="preserve">. </w:t>
      </w:r>
    </w:p>
    <w:p w14:paraId="34EB72BD" w14:textId="77777777" w:rsidR="003C315A" w:rsidRPr="00ED1B8D" w:rsidRDefault="003C315A" w:rsidP="003C315A">
      <w:pPr>
        <w:spacing w:line="480" w:lineRule="auto"/>
        <w:jc w:val="both"/>
        <w:rPr>
          <w:szCs w:val="24"/>
        </w:rPr>
      </w:pPr>
      <w:r w:rsidRPr="00ED1B8D">
        <w:rPr>
          <w:szCs w:val="24"/>
        </w:rPr>
        <w:t>A previous study showed that a S480A mutation in human IRF5 (equivalent to S439A of mouse IRF5) impaired its ability to induce IFN-</w:t>
      </w:r>
      <w:r w:rsidRPr="003C315A">
        <w:rPr>
          <w:color w:val="000000"/>
          <w:szCs w:val="24"/>
        </w:rPr>
        <w:t>α</w:t>
      </w:r>
      <w:r w:rsidRPr="00ED1B8D">
        <w:rPr>
          <w:szCs w:val="24"/>
        </w:rPr>
        <w:t xml:space="preserve"> </w:t>
      </w:r>
      <w:r w:rsidRPr="00ED1B8D">
        <w:rPr>
          <w:szCs w:val="24"/>
        </w:rPr>
        <w:fldChar w:fldCharType="begin">
          <w:fldData xml:space="preserve">PEVuZE5vdGU+PENpdGU+PEF1dGhvcj5CYXJuZXM8L0F1dGhvcj48WWVhcj4yMDAyPC9ZZWFyPjxS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</w:fldData>
        </w:fldChar>
      </w:r>
      <w:r w:rsidRPr="00ED1B8D">
        <w:rPr>
          <w:szCs w:val="24"/>
        </w:rPr>
        <w:instrText xml:space="preserve"> ADDIN EN.CITE </w:instrText>
      </w:r>
      <w:r w:rsidRPr="00ED1B8D">
        <w:rPr>
          <w:szCs w:val="24"/>
        </w:rPr>
        <w:fldChar w:fldCharType="begin">
          <w:fldData xml:space="preserve">PEVuZE5vdGU+PENpdGU+PEF1dGhvcj5CYXJuZXM8L0F1dGhvcj48WWVhcj4yMDAyPC9ZZWFyPjxS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</w:fldData>
        </w:fldChar>
      </w:r>
      <w:r w:rsidRPr="00ED1B8D">
        <w:rPr>
          <w:szCs w:val="24"/>
        </w:rPr>
        <w:instrText xml:space="preserve"> ADDIN EN.CITE.DATA </w:instrText>
      </w:r>
      <w:r w:rsidRPr="00ED1B8D">
        <w:rPr>
          <w:szCs w:val="24"/>
        </w:rPr>
      </w:r>
      <w:r w:rsidRPr="00ED1B8D">
        <w:rPr>
          <w:szCs w:val="24"/>
        </w:rPr>
        <w:fldChar w:fldCharType="end"/>
      </w:r>
      <w:r w:rsidRPr="00ED1B8D">
        <w:rPr>
          <w:szCs w:val="24"/>
        </w:rPr>
      </w:r>
      <w:r w:rsidRPr="00ED1B8D">
        <w:rPr>
          <w:szCs w:val="24"/>
        </w:rPr>
        <w:fldChar w:fldCharType="separate"/>
      </w:r>
      <w:r w:rsidRPr="00ED1B8D">
        <w:rPr>
          <w:noProof/>
          <w:szCs w:val="24"/>
        </w:rPr>
        <w:t>(Barnes, Kellum et al. 2002)</w:t>
      </w:r>
      <w:r w:rsidRPr="00ED1B8D">
        <w:rPr>
          <w:szCs w:val="24"/>
        </w:rPr>
        <w:fldChar w:fldCharType="end"/>
      </w:r>
      <w:r w:rsidRPr="00ED1B8D">
        <w:rPr>
          <w:szCs w:val="24"/>
        </w:rPr>
        <w:t xml:space="preserve">. When this serine was mutated to aspartic acid, (S380D in the version of human IRF5 used in the study), IRF5 formed a dimer whose crystal structure was solved </w:t>
      </w:r>
      <w:r w:rsidRPr="00ED1B8D">
        <w:rPr>
          <w:szCs w:val="24"/>
        </w:rPr>
        <w:fldChar w:fldCharType="begin"/>
      </w:r>
      <w:r w:rsidRPr="00ED1B8D">
        <w:rPr>
          <w:szCs w:val="24"/>
        </w:rPr>
        <w:instrText xml:space="preserve"> ADDIN EN.CITE &lt;EndNote&gt;&lt;Cite&gt;&lt;Author&gt;Chen&lt;/Author&gt;&lt;Year&gt;2008&lt;/Year&gt;&lt;RecNum&gt;132&lt;/RecNum&gt;&lt;DisplayText&gt;(Chen, Lam et al. 2008)&lt;/DisplayText&gt;&lt;record&gt;&lt;rec-number&gt;132&lt;/rec-number&gt;&lt;foreign-keys&gt;&lt;key app="EN" db-id="vxr99ps0w95s2wedsstps0rcv5rxw5xatfxt"&gt;132&lt;/key&gt;&lt;/foreign-keys&gt;&lt;ref-type name="Journal Article"&gt;17&lt;/ref-type&gt;&lt;contributors&gt;&lt;authors&gt;&lt;author&gt;Chen, W.&lt;/author&gt;&lt;author&gt;Lam, S. S.&lt;/author&gt;&lt;author&gt;Srinath, H.&lt;/author&gt;&lt;author&gt;Jiang, Z.&lt;/author&gt;&lt;author&gt;Correia, J. J.&lt;/author&gt;&lt;author&gt;Schiffer, C. A.&lt;/author&gt;&lt;author&gt;Fitzgerald, K. A.&lt;/author&gt;&lt;author&gt;Lin, K.&lt;/author&gt;&lt;author&gt;Royer, W. E., Jr.&lt;/author&gt;&lt;/authors&gt;&lt;/contributors&gt;&lt;auth-address&gt;Department of Biochemistry and Molecular Pharmacology, 364 Plantation Street, Worcester, Massachusetts 01605, USA.&lt;/auth-address&gt;&lt;titles&gt;&lt;title&gt;Insights into interferon regulatory factor activation from the crystal structure of dimeric IRF5&lt;/title&gt;&lt;secondary-title&gt;Nat Struct Mol Biol&lt;/secondary-title&gt;&lt;/titles&gt;&lt;pages&gt;1213-20&lt;/pages&gt;&lt;volume&gt;15&lt;/volume&gt;&lt;number&gt;11&lt;/number&gt;&lt;edition&gt;2008/10/07&lt;/edition&gt;&lt;keywords&gt;&lt;keyword&gt;*Crystallography, X-Ray&lt;/keyword&gt;&lt;keyword&gt;Dimerization&lt;/keyword&gt;&lt;keyword&gt;Humans&lt;/keyword&gt;&lt;keyword&gt;Interferon Regulatory Factors/*chemistry/genetics/*metabolism&lt;/keyword&gt;&lt;keyword&gt;Models, Molecular&lt;/keyword&gt;&lt;keyword&gt;Molecular Sequence Data&lt;/keyword&gt;&lt;keyword&gt;Mutagenesis, Site-Directed&lt;/keyword&gt;&lt;keyword&gt;Phosphorylation&lt;/keyword&gt;&lt;keyword&gt;*Protein Structure, Quaternary&lt;/keyword&gt;&lt;keyword&gt;*Protein Structure, Tertiary&lt;/keyword&gt;&lt;keyword&gt;Serine/metabolism&lt;/keyword&gt;&lt;keyword&gt;Thermodynamics&lt;/keyword&gt;&lt;/keywords&gt;&lt;dates&gt;&lt;year&gt;2008&lt;/year&gt;&lt;pub-dates&gt;&lt;date&gt;Nov&lt;/date&gt;&lt;/pub-dates&gt;&lt;/dates&gt;&lt;isbn&gt;1545-9985 (Electronic)&amp;#xD;1545-9985 (Linking)&lt;/isbn&gt;&lt;accession-num&gt;18836453&lt;/accession-num&gt;&lt;urls&gt;&lt;related-urls&gt;&lt;url&gt;http://www.ncbi.nlm.nih.gov/pubmed/18836453&lt;/url&gt;&lt;/related-urls&gt;&lt;/urls&gt;&lt;custom2&gt;2757928&lt;/custom2&gt;&lt;electronic-resource-num&gt;10.1038/nsmb.1496&amp;#xD;nsmb.1496 [pii]&lt;/electronic-resource-num&gt;&lt;language&gt;eng&lt;/language&gt;&lt;/record&gt;&lt;/Cite&gt;&lt;/EndNote&gt;</w:instrText>
      </w:r>
      <w:r w:rsidRPr="00ED1B8D">
        <w:rPr>
          <w:szCs w:val="24"/>
        </w:rPr>
        <w:fldChar w:fldCharType="separate"/>
      </w:r>
      <w:r w:rsidRPr="00ED1B8D">
        <w:rPr>
          <w:noProof/>
          <w:szCs w:val="24"/>
        </w:rPr>
        <w:t>(Chen, Lam et al. 2008)</w:t>
      </w:r>
      <w:r w:rsidRPr="00ED1B8D">
        <w:rPr>
          <w:szCs w:val="24"/>
        </w:rPr>
        <w:fldChar w:fldCharType="end"/>
      </w:r>
      <w:r w:rsidRPr="00ED1B8D">
        <w:rPr>
          <w:szCs w:val="24"/>
        </w:rPr>
        <w:t>. We therefore mutated this residue (S439A in mouse IRF5) as well as other serine residues (S430A and S445A) and transfected them into HEK293T cells together with IKKβ or MAVS. IRF5-S445A failed to dimerize in response to stimulation by IKKβ or MAVS, whereas the S430A and S439A mutations had no effect (</w:t>
      </w:r>
      <w:r w:rsidRPr="00ED1B8D">
        <w:rPr>
          <w:color w:val="FF0000"/>
          <w:szCs w:val="24"/>
          <w:highlight w:val="yellow"/>
        </w:rPr>
        <w:t>Figure</w:t>
      </w:r>
      <w:r w:rsidRPr="00ED1B8D">
        <w:rPr>
          <w:szCs w:val="24"/>
        </w:rPr>
        <w:t xml:space="preserve"> 1-6C). Immunoblot analysis showed that the IRF5 </w:t>
      </w:r>
      <w:r w:rsidRPr="00ED1B8D">
        <w:rPr>
          <w:szCs w:val="24"/>
        </w:rPr>
        <w:lastRenderedPageBreak/>
        <w:t>serine to alanine mutants were expressed at similar levels to that of WT IRF5 (</w:t>
      </w:r>
      <w:r w:rsidRPr="00ED1B8D">
        <w:rPr>
          <w:color w:val="FF0000"/>
          <w:szCs w:val="24"/>
          <w:highlight w:val="yellow"/>
        </w:rPr>
        <w:t>Figure</w:t>
      </w:r>
      <w:r w:rsidRPr="00ED1B8D">
        <w:rPr>
          <w:szCs w:val="24"/>
        </w:rPr>
        <w:t xml:space="preserve"> 1-6C, Lower). </w:t>
      </w:r>
    </w:p>
    <w:p w14:paraId="479D9201" w14:textId="77777777" w:rsidR="003C315A" w:rsidRPr="00ED1B8D" w:rsidRDefault="003C315A" w:rsidP="003C315A">
      <w:pPr>
        <w:spacing w:line="480" w:lineRule="auto"/>
        <w:jc w:val="both"/>
        <w:rPr>
          <w:szCs w:val="24"/>
        </w:rPr>
      </w:pPr>
      <w:r w:rsidRPr="00ED1B8D">
        <w:rPr>
          <w:szCs w:val="24"/>
        </w:rPr>
        <w:t>Importantly, the S445A mutation abrogated the ability of IRF5 to stimulate the induction of TNF-α in response to IKKβ, MAVS or Sendai virus infection (</w:t>
      </w:r>
      <w:r w:rsidRPr="00ED1B8D">
        <w:rPr>
          <w:color w:val="FF0000"/>
          <w:szCs w:val="24"/>
          <w:highlight w:val="yellow"/>
        </w:rPr>
        <w:t>Figure</w:t>
      </w:r>
      <w:r w:rsidRPr="00ED1B8D">
        <w:rPr>
          <w:szCs w:val="24"/>
        </w:rPr>
        <w:t xml:space="preserve"> 1-7A), whereas mutations at other serine residues did not have significant inhibitory effects (</w:t>
      </w:r>
      <w:r w:rsidRPr="00ED1B8D">
        <w:rPr>
          <w:color w:val="FF0000"/>
          <w:szCs w:val="24"/>
          <w:highlight w:val="yellow"/>
        </w:rPr>
        <w:t>Figure</w:t>
      </w:r>
      <w:r w:rsidRPr="00ED1B8D">
        <w:rPr>
          <w:szCs w:val="24"/>
        </w:rPr>
        <w:t xml:space="preserve"> 1-7C). The S445A mutation also partially inhibited IFN-β induction by MAVS but did not significantly affect IFN-β induction by Sendai virus (</w:t>
      </w:r>
      <w:r w:rsidRPr="00ED1B8D">
        <w:rPr>
          <w:color w:val="FF0000"/>
          <w:szCs w:val="24"/>
          <w:highlight w:val="yellow"/>
        </w:rPr>
        <w:t>Figure</w:t>
      </w:r>
      <w:r w:rsidRPr="00ED1B8D">
        <w:rPr>
          <w:szCs w:val="24"/>
        </w:rPr>
        <w:t xml:space="preserve"> 1-7B), presumably because IRF3 plays a dominant role in IFN-β induction in response to Sendai virus infections.</w:t>
      </w:r>
    </w:p>
    <w:p w14:paraId="02F705EF" w14:textId="77777777" w:rsidR="003C315A" w:rsidRPr="00ED1B8D" w:rsidRDefault="003C315A" w:rsidP="003C315A">
      <w:pPr>
        <w:spacing w:line="480" w:lineRule="auto"/>
        <w:jc w:val="both"/>
        <w:rPr>
          <w:szCs w:val="24"/>
        </w:rPr>
      </w:pPr>
      <w:r w:rsidRPr="00ED1B8D">
        <w:rPr>
          <w:szCs w:val="24"/>
        </w:rPr>
        <w:t>We also tested the IRF5 S445D mutant and found that this mutation largely inhibited IRF5 dimerization (</w:t>
      </w:r>
      <w:r w:rsidRPr="00ED1B8D">
        <w:rPr>
          <w:color w:val="FF0000"/>
          <w:szCs w:val="24"/>
          <w:highlight w:val="yellow"/>
        </w:rPr>
        <w:t>Figure</w:t>
      </w:r>
      <w:r w:rsidRPr="00ED1B8D">
        <w:rPr>
          <w:szCs w:val="24"/>
        </w:rPr>
        <w:t xml:space="preserve"> 1-7D) and abrogated the ability of IRF5 to boost TNF-α induction by IKKβ (</w:t>
      </w:r>
      <w:r w:rsidRPr="00ED1B8D">
        <w:rPr>
          <w:color w:val="FF0000"/>
          <w:szCs w:val="24"/>
          <w:highlight w:val="yellow"/>
        </w:rPr>
        <w:t>Figure</w:t>
      </w:r>
      <w:r w:rsidRPr="00ED1B8D">
        <w:rPr>
          <w:color w:val="FF0000"/>
          <w:szCs w:val="24"/>
        </w:rPr>
        <w:t xml:space="preserve"> </w:t>
      </w:r>
      <w:r w:rsidRPr="00ED1B8D">
        <w:rPr>
          <w:szCs w:val="24"/>
        </w:rPr>
        <w:t xml:space="preserve">1-7E). Thus, the S445D mutation does not appear to mimic the effect of phosphorylation. And also, S445D mutant protein was not stable in cells. As shown in </w:t>
      </w:r>
      <w:r w:rsidRPr="00ED1B8D">
        <w:rPr>
          <w:color w:val="FF0000"/>
          <w:szCs w:val="24"/>
          <w:highlight w:val="yellow"/>
        </w:rPr>
        <w:t>Figure</w:t>
      </w:r>
      <w:r w:rsidRPr="00ED1B8D">
        <w:rPr>
          <w:szCs w:val="24"/>
        </w:rPr>
        <w:t xml:space="preserve"> 1-6C, lane 22 to 25, the protein was almost undetectable in SDS-PAGE analysis while its mRNA level was comparable to other mutants (</w:t>
      </w:r>
      <w:r w:rsidRPr="00ED1B8D">
        <w:rPr>
          <w:color w:val="FF0000"/>
          <w:szCs w:val="24"/>
          <w:highlight w:val="yellow"/>
        </w:rPr>
        <w:t>Figure</w:t>
      </w:r>
      <w:r w:rsidRPr="00ED1B8D">
        <w:rPr>
          <w:szCs w:val="24"/>
        </w:rPr>
        <w:t xml:space="preserve"> 1-6D). </w:t>
      </w:r>
    </w:p>
    <w:p w14:paraId="59AB65EF" w14:textId="77777777" w:rsidR="003C315A" w:rsidRDefault="003C315A" w:rsidP="003C315A">
      <w:pPr>
        <w:spacing w:line="480" w:lineRule="auto"/>
        <w:rPr>
          <w:color w:val="000000"/>
          <w:szCs w:val="24"/>
        </w:rPr>
      </w:pPr>
      <w:r w:rsidRPr="00ED1B8D">
        <w:rPr>
          <w:szCs w:val="24"/>
        </w:rPr>
        <w:t>As shown previously, IKKβ only weakly induced IFN-β in a manner independent of IRF5, again consistent with a dominant role of IRF3 in IFN-β induction (</w:t>
      </w:r>
      <w:r w:rsidRPr="00ED1B8D">
        <w:rPr>
          <w:color w:val="FF0000"/>
          <w:szCs w:val="24"/>
          <w:highlight w:val="yellow"/>
        </w:rPr>
        <w:t>Figure</w:t>
      </w:r>
      <w:r w:rsidRPr="00ED1B8D">
        <w:rPr>
          <w:szCs w:val="24"/>
        </w:rPr>
        <w:t xml:space="preserve"> 1-7B). To determine the role of IRF5 phosphorylation in TLR signaling, we established a THP-1 stable cell line depleted of endogenous IRF5 and reconstituted with WT IRF5 or the S445A mutant. The S445A mutation largely abrogated the ability of IRF5 to induce IL-12 in response to LPS stimulation (</w:t>
      </w:r>
      <w:r w:rsidRPr="00ED1B8D">
        <w:rPr>
          <w:color w:val="FF0000"/>
          <w:szCs w:val="24"/>
          <w:highlight w:val="yellow"/>
        </w:rPr>
        <w:t>Figure</w:t>
      </w:r>
      <w:r w:rsidRPr="00ED1B8D">
        <w:rPr>
          <w:szCs w:val="24"/>
        </w:rPr>
        <w:t xml:space="preserve"> 1-7F). Taken together, these results suggest that IKKβ phosphorylates mIRF5 at Ser-445, and that this phosphorylation is important for inflammatory cytokine induction.</w:t>
      </w:r>
    </w:p>
    <w:p w14:paraId="1F725FF0" w14:textId="77777777" w:rsidR="003C315A" w:rsidRDefault="003C315A" w:rsidP="003C315A">
      <w:pPr>
        <w:spacing w:line="480" w:lineRule="auto"/>
        <w:rPr>
          <w:color w:val="000000"/>
          <w:szCs w:val="24"/>
        </w:rPr>
      </w:pPr>
    </w:p>
    <w:p w14:paraId="01D74A11" w14:textId="77777777" w:rsidR="003C315A" w:rsidRDefault="003C315A" w:rsidP="003C315A">
      <w:pPr>
        <w:pStyle w:val="ThirdHead1"/>
      </w:pPr>
      <w:r w:rsidRPr="003C315A">
        <w:t>Detection of IRF5 phosphorylation at Ser-445 with a phospho-specific antibody</w:t>
      </w:r>
    </w:p>
    <w:p w14:paraId="3B41136A" w14:textId="77777777" w:rsidR="003C315A" w:rsidRPr="00ED1B8D" w:rsidRDefault="003C315A" w:rsidP="003C315A">
      <w:pPr>
        <w:spacing w:line="480" w:lineRule="auto"/>
        <w:jc w:val="both"/>
        <w:rPr>
          <w:szCs w:val="24"/>
        </w:rPr>
      </w:pPr>
      <w:r w:rsidRPr="00ED1B8D">
        <w:rPr>
          <w:szCs w:val="24"/>
        </w:rPr>
        <w:t>To further investigate IRF5 phosphorylation in cells, we developed an antibody that recognizes IRF5 phosphorylated at Ser-445 by immunizing rabbits with a synthetic phosphopeptide (IRLQIpS</w:t>
      </w:r>
      <w:r w:rsidRPr="00ED1B8D">
        <w:rPr>
          <w:szCs w:val="24"/>
          <w:vertAlign w:val="superscript"/>
        </w:rPr>
        <w:t>445</w:t>
      </w:r>
      <w:r w:rsidRPr="00ED1B8D">
        <w:rPr>
          <w:szCs w:val="24"/>
        </w:rPr>
        <w:t xml:space="preserve">NPDLC) corresponding to amino acids 440-450 of mouse IRF5 (441-451 of human IRF5).  To test the specificity of this antibody, 293T cells stably expressing WT or S445A mutant of Flag-mIRF5-HA were transfected with an expression vector encoding </w:t>
      </w:r>
      <w:r w:rsidRPr="003C315A">
        <w:rPr>
          <w:color w:val="000000"/>
          <w:szCs w:val="24"/>
        </w:rPr>
        <w:t>IKK</w:t>
      </w:r>
      <w:r w:rsidRPr="00ED1B8D">
        <w:rPr>
          <w:szCs w:val="24"/>
        </w:rPr>
        <w:t>β or MAVS, both of which stimulated dimerization of WT but not S445A IRF5. Immunoprecipitation with the HA antibody followed by immunoblotting with the pIRF5 antibody showed that the antibody selectively detected WT but not S445A IRF5 after stimulation (</w:t>
      </w:r>
      <w:r w:rsidRPr="00ED1B8D">
        <w:rPr>
          <w:color w:val="FF0000"/>
          <w:szCs w:val="24"/>
          <w:highlight w:val="yellow"/>
        </w:rPr>
        <w:t>Figure</w:t>
      </w:r>
      <w:r w:rsidRPr="00ED1B8D">
        <w:rPr>
          <w:szCs w:val="24"/>
        </w:rPr>
        <w:t xml:space="preserve"> 1-8A), confirming that this antibody is specific for IRF5 phosphorylated at Ser-445. </w:t>
      </w:r>
    </w:p>
    <w:p w14:paraId="4A92ADEA" w14:textId="77777777" w:rsidR="003C315A" w:rsidRPr="00ED1B8D" w:rsidRDefault="003C315A" w:rsidP="003C315A">
      <w:pPr>
        <w:spacing w:line="480" w:lineRule="auto"/>
        <w:jc w:val="both"/>
        <w:rPr>
          <w:szCs w:val="24"/>
        </w:rPr>
      </w:pPr>
      <w:r w:rsidRPr="00ED1B8D">
        <w:rPr>
          <w:szCs w:val="24"/>
        </w:rPr>
        <w:t>To determine if IRF5 is phosphorylated at Ser-445 in response to physiological stimuli, we infected 293T cells stably expressing WT or S445A Flag-mIRF5-HA with Sendai virus. Immunoblotting with the p-IRF5 antibody confirmed that WT but not S445A IRF5 was phosphorylated in the virus-infected cells and that this phosphorylation was abolished by the IKK inhibitor TPCA1 (</w:t>
      </w:r>
      <w:r w:rsidRPr="00ED1B8D">
        <w:rPr>
          <w:color w:val="FF0000"/>
          <w:szCs w:val="24"/>
          <w:highlight w:val="yellow"/>
        </w:rPr>
        <w:t>Figure</w:t>
      </w:r>
      <w:r w:rsidRPr="00ED1B8D">
        <w:rPr>
          <w:szCs w:val="24"/>
        </w:rPr>
        <w:t xml:space="preserve"> 1-8B, top panel). Sendai virus-induced dimerization of endogenous IRF3 was not affected by overexpression of WT or S445A IRF5 and was only partially inhibited by TPCA1 (</w:t>
      </w:r>
      <w:r w:rsidRPr="00ED1B8D">
        <w:rPr>
          <w:color w:val="FF0000"/>
          <w:szCs w:val="24"/>
          <w:highlight w:val="yellow"/>
        </w:rPr>
        <w:t>Figure</w:t>
      </w:r>
      <w:r w:rsidRPr="00ED1B8D">
        <w:rPr>
          <w:szCs w:val="24"/>
        </w:rPr>
        <w:t xml:space="preserve"> 1-8B, bottom). LPS stimulation of the macrophage cell line Raw264.7 stably expressing Flag-mIRF5-HA also led to IKK-dependent phosphorylation of IRF5 at Ser-445 (</w:t>
      </w:r>
      <w:r w:rsidRPr="00ED1B8D">
        <w:rPr>
          <w:color w:val="FF0000"/>
          <w:szCs w:val="24"/>
          <w:highlight w:val="yellow"/>
        </w:rPr>
        <w:t>Figure</w:t>
      </w:r>
      <w:r w:rsidRPr="00ED1B8D">
        <w:rPr>
          <w:szCs w:val="24"/>
        </w:rPr>
        <w:t xml:space="preserve"> 1-8C). </w:t>
      </w:r>
    </w:p>
    <w:p w14:paraId="7826C3C5" w14:textId="77777777" w:rsidR="003C315A" w:rsidRDefault="003C315A" w:rsidP="003C315A">
      <w:pPr>
        <w:spacing w:line="480" w:lineRule="auto"/>
        <w:rPr>
          <w:color w:val="000000"/>
          <w:szCs w:val="24"/>
        </w:rPr>
      </w:pPr>
      <w:r w:rsidRPr="00ED1B8D">
        <w:rPr>
          <w:szCs w:val="24"/>
        </w:rPr>
        <w:lastRenderedPageBreak/>
        <w:t>Finally, to determine if endogenous IRF5 is phosphorylated at Ser-445, we stimulated THP1 cells with LPS and then immunoprecipitated IRF5 with the p-IRF5 antibody followed by immunoblotting with the same antibody (</w:t>
      </w:r>
      <w:r w:rsidRPr="00ED1B8D">
        <w:rPr>
          <w:color w:val="FF0000"/>
          <w:szCs w:val="24"/>
          <w:highlight w:val="yellow"/>
        </w:rPr>
        <w:t>Figure</w:t>
      </w:r>
      <w:r w:rsidRPr="00ED1B8D">
        <w:rPr>
          <w:szCs w:val="24"/>
        </w:rPr>
        <w:t xml:space="preserve"> 1-8D). We also tested the effect of several kinase inhibitors on IRF5 phosphorylation and found that only IKKβ inhibitors (TPCA-1 and PS1145), and not TBK1 inhibitor (BX-795), could inhibit the phosphorylation of IRF5 at Ser-445 in response to LPS (</w:t>
      </w:r>
      <w:r w:rsidRPr="00ED1B8D">
        <w:rPr>
          <w:color w:val="FF0000"/>
          <w:szCs w:val="24"/>
          <w:highlight w:val="yellow"/>
        </w:rPr>
        <w:t xml:space="preserve">Figure </w:t>
      </w:r>
      <w:r w:rsidRPr="00ED1B8D">
        <w:rPr>
          <w:szCs w:val="24"/>
        </w:rPr>
        <w:t>1-8D). Finally, we performed immunofluorescence analyses in THP1 cells using IRF5 and p-IRF5 antibodies. Consistent with previous reports (27), IRF5 translocated into the nucleus in response to LPS stimulation (</w:t>
      </w:r>
      <w:r w:rsidRPr="00ED1B8D">
        <w:rPr>
          <w:color w:val="FF0000"/>
          <w:szCs w:val="24"/>
          <w:highlight w:val="yellow"/>
        </w:rPr>
        <w:t xml:space="preserve">Figure </w:t>
      </w:r>
      <w:r w:rsidRPr="00ED1B8D">
        <w:rPr>
          <w:szCs w:val="24"/>
        </w:rPr>
        <w:t>1-9A). Importantly, p-IRF5 signal was barely detectable in the absence of stimulation, and LPS stimulation led to accumulation of p-IRF5 in the nucleus (</w:t>
      </w:r>
      <w:r w:rsidRPr="00ED1B8D">
        <w:rPr>
          <w:color w:val="FF0000"/>
          <w:szCs w:val="24"/>
          <w:highlight w:val="yellow"/>
        </w:rPr>
        <w:t xml:space="preserve">Figure </w:t>
      </w:r>
      <w:r w:rsidRPr="00ED1B8D">
        <w:rPr>
          <w:szCs w:val="24"/>
        </w:rPr>
        <w:t>1-9B). These experiments demonstrate that LPS stimulates the phosphorylation of endogenous IRF5 at Ser-445 and its subsequent translocation to the nucleus.</w:t>
      </w:r>
    </w:p>
    <w:p w14:paraId="02314DA3" w14:textId="77777777" w:rsidR="003C315A" w:rsidRDefault="003C315A" w:rsidP="003C315A">
      <w:pPr>
        <w:spacing w:line="480" w:lineRule="auto"/>
        <w:rPr>
          <w:color w:val="000000"/>
          <w:szCs w:val="24"/>
        </w:rPr>
      </w:pPr>
    </w:p>
    <w:p w14:paraId="387C1D70" w14:textId="77777777" w:rsidR="003C315A" w:rsidRDefault="003C315A" w:rsidP="003C315A">
      <w:pPr>
        <w:pStyle w:val="SecondHead1"/>
      </w:pPr>
      <w:r w:rsidRPr="003C315A">
        <w:t>Conclusions and discussion</w:t>
      </w:r>
    </w:p>
    <w:p w14:paraId="0C822683" w14:textId="77777777" w:rsidR="003C315A" w:rsidRDefault="003C315A" w:rsidP="003C315A">
      <w:pPr>
        <w:spacing w:line="480" w:lineRule="auto"/>
      </w:pPr>
    </w:p>
    <w:p w14:paraId="780C2B61" w14:textId="50ECFB1D" w:rsidR="003C315A" w:rsidRPr="003C315A" w:rsidRDefault="003C315A" w:rsidP="003C315A">
      <w:pPr>
        <w:spacing w:line="480" w:lineRule="auto"/>
        <w:jc w:val="both"/>
        <w:rPr>
          <w:bCs/>
          <w:color w:val="000000"/>
          <w:szCs w:val="24"/>
        </w:rPr>
      </w:pPr>
      <w:r w:rsidRPr="003C315A">
        <w:rPr>
          <w:bCs/>
          <w:color w:val="000000"/>
          <w:szCs w:val="24"/>
        </w:rPr>
        <w:t xml:space="preserve">In this </w:t>
      </w:r>
      <w:r w:rsidR="0037621B">
        <w:rPr>
          <w:bCs/>
          <w:color w:val="000000"/>
          <w:szCs w:val="24"/>
        </w:rPr>
        <w:t>part</w:t>
      </w:r>
      <w:r w:rsidRPr="003C315A">
        <w:rPr>
          <w:bCs/>
          <w:color w:val="000000"/>
          <w:szCs w:val="24"/>
        </w:rPr>
        <w:t>, we presented evidence that IKKβ is an IRF5 kinase and we identified Ser-445 of mouse IRF5 (Ser-446 of human IRF5) as a critical phosphorylation site that is essential for IRF5 to induce cytokines. We also developed an antibody specific for IRF5 phosphorylated at Ser-445 and we used this antibody to demonstrate that IRF5 is phosphorylated at Ser-445 in an IKKβ-dependent manner in response to LPS stimulation or Sendai virus infection. Our results suggest that IKKβ plays a crucial role in activating both NF-</w:t>
      </w:r>
      <w:r>
        <w:rPr>
          <w:szCs w:val="24"/>
        </w:rPr>
        <w:t>k</w:t>
      </w:r>
      <w:r w:rsidRPr="00ED1B8D">
        <w:rPr>
          <w:szCs w:val="24"/>
        </w:rPr>
        <w:t>B</w:t>
      </w:r>
      <w:r w:rsidRPr="003C315A">
        <w:rPr>
          <w:bCs/>
          <w:color w:val="000000"/>
          <w:szCs w:val="24"/>
        </w:rPr>
        <w:t xml:space="preserve"> and IRF5, two master regulators of pro-inflammatory cytokines. </w:t>
      </w:r>
    </w:p>
    <w:p w14:paraId="05E9267F" w14:textId="77777777" w:rsidR="003C315A" w:rsidRPr="003C315A" w:rsidRDefault="003C315A" w:rsidP="003C315A">
      <w:pPr>
        <w:spacing w:line="480" w:lineRule="auto"/>
        <w:jc w:val="both"/>
        <w:rPr>
          <w:bCs/>
          <w:color w:val="000000"/>
          <w:szCs w:val="24"/>
        </w:rPr>
      </w:pPr>
      <w:r w:rsidRPr="003C315A">
        <w:rPr>
          <w:bCs/>
          <w:color w:val="000000"/>
          <w:szCs w:val="24"/>
        </w:rPr>
        <w:lastRenderedPageBreak/>
        <w:t>IKKβ is activated by a variety of stimulatory agents, including inflammatory cytokines and microbial pathogens that activate different pattern recognition receptors</w:t>
      </w:r>
      <w:r w:rsidRPr="003C315A">
        <w:rPr>
          <w:bCs/>
          <w:color w:val="000000"/>
          <w:szCs w:val="24"/>
        </w:rPr>
        <w:fldChar w:fldCharType="begin">
          <w:fldData xml:space="preserve">PEVuZE5vdGU+PENpdGU+PEF1dGhvcj5Jc3JhZWw8L0F1dGhvcj48WWVhcj4yMDEwPC9ZZWFyPjxS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</w:fldData>
        </w:fldChar>
      </w:r>
      <w:r w:rsidRPr="003C315A">
        <w:rPr>
          <w:bCs/>
          <w:color w:val="000000"/>
          <w:szCs w:val="24"/>
        </w:rPr>
        <w:instrText xml:space="preserve"> ADDIN EN.CITE </w:instrText>
      </w:r>
      <w:r w:rsidRPr="003C315A">
        <w:rPr>
          <w:bCs/>
          <w:color w:val="000000"/>
          <w:szCs w:val="24"/>
        </w:rPr>
        <w:fldChar w:fldCharType="begin">
          <w:fldData xml:space="preserve">PEVuZE5vdGU+PENpdGU+PEF1dGhvcj5Jc3JhZWw8L0F1dGhvcj48WWVhcj4yMDEwPC9ZZWFyPjxS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</w:fldData>
        </w:fldChar>
      </w:r>
      <w:r w:rsidRPr="003C315A">
        <w:rPr>
          <w:bCs/>
          <w:color w:val="000000"/>
          <w:szCs w:val="24"/>
        </w:rPr>
        <w:instrText xml:space="preserve"> ADDIN EN.CITE.DATA </w:instrText>
      </w:r>
      <w:r w:rsidRPr="003C315A">
        <w:rPr>
          <w:bCs/>
          <w:color w:val="000000"/>
          <w:szCs w:val="24"/>
        </w:rPr>
      </w:r>
      <w:r w:rsidRPr="003C315A">
        <w:rPr>
          <w:bCs/>
          <w:color w:val="000000"/>
          <w:szCs w:val="24"/>
        </w:rPr>
        <w:fldChar w:fldCharType="end"/>
      </w:r>
      <w:r w:rsidRPr="003C315A">
        <w:rPr>
          <w:bCs/>
          <w:color w:val="000000"/>
          <w:szCs w:val="24"/>
        </w:rPr>
      </w:r>
      <w:r w:rsidRPr="003C315A">
        <w:rPr>
          <w:bCs/>
          <w:color w:val="000000"/>
          <w:szCs w:val="24"/>
        </w:rPr>
        <w:fldChar w:fldCharType="separate"/>
      </w:r>
      <w:r w:rsidRPr="003C315A">
        <w:rPr>
          <w:bCs/>
          <w:noProof/>
          <w:color w:val="000000"/>
          <w:szCs w:val="24"/>
        </w:rPr>
        <w:t>(Israel 2010, Liu, Xia et al. 2012)</w:t>
      </w:r>
      <w:r w:rsidRPr="003C315A">
        <w:rPr>
          <w:bCs/>
          <w:color w:val="000000"/>
          <w:szCs w:val="24"/>
        </w:rPr>
        <w:fldChar w:fldCharType="end"/>
      </w:r>
      <w:r w:rsidRPr="003C315A">
        <w:rPr>
          <w:bCs/>
          <w:color w:val="000000"/>
          <w:szCs w:val="24"/>
        </w:rPr>
        <w:t xml:space="preserve">. Consistent with the pleiotropic functions of IKKβ, we found that IRF5 is activated by multiple pathways including those that engage TLRs and cytosolic DNA and RNA sensors. However, not all stimuli that activate IKKβ are capable of activating IRF5. For example, we found that TNF-α, which is known to strongly stimulate IKKβ, could not activate IRF5 (data not shown). Thus, IRF5 activation requires additional signals in addition to IKKβ. A similar scenario has recently been reported in the cytosolic DNA sensing pathway, which employs the adaptor protein STING to not only activate TBK1 but also recruit IRF3, thereby specifying the phosphorylation of IRF3 by TBK1 </w:t>
      </w:r>
      <w:r w:rsidRPr="003C315A">
        <w:rPr>
          <w:bCs/>
          <w:color w:val="000000"/>
          <w:szCs w:val="24"/>
        </w:rPr>
        <w:fldChar w:fldCharType="begin"/>
      </w:r>
      <w:r w:rsidRPr="003C315A">
        <w:rPr>
          <w:bCs/>
          <w:color w:val="000000"/>
          <w:szCs w:val="24"/>
        </w:rPr>
        <w:instrText xml:space="preserve"> ADDIN EN.CITE &lt;EndNote&gt;&lt;Cite&gt;&lt;Author&gt;Tanaka&lt;/Author&gt;&lt;Year&gt;2012&lt;/Year&gt;&lt;RecNum&gt;145&lt;/RecNum&gt;&lt;DisplayText&gt;(Tanaka and Chen 2012)&lt;/DisplayText&gt;&lt;record&gt;&lt;rec-number&gt;145&lt;/rec-number&gt;&lt;foreign-keys&gt;&lt;key app="EN" db-id="vxr99ps0w95s2wedsstps0rcv5rxw5xatfxt"&gt;145&lt;/key&gt;&lt;/foreign-keys&gt;&lt;ref-type name="Journal Article"&gt;17&lt;/ref-type&gt;&lt;contributors&gt;&lt;authors&gt;&lt;author&gt;Tanaka, Y.&lt;/author&gt;&lt;author&gt;Chen, Z. J.&lt;/author&gt;&lt;/authors&gt;&lt;/contributors&gt;&lt;auth-address&gt;Department of Molecular Biology, University of Texas Southwestern Medical Center, Dallas, TX 75390-9148, USA.&lt;/auth-address&gt;&lt;titles&gt;&lt;title&gt;STING specifies IRF3 phosphorylation by TBK1 in the cytosolic DNA signaling pathway&lt;/title&gt;&lt;secondary-title&gt;Sci Signal&lt;/secondary-title&gt;&lt;/titles&gt;&lt;pages&gt;ra20&lt;/pages&gt;&lt;volume&gt;5&lt;/volume&gt;&lt;number&gt;214&lt;/number&gt;&lt;edition&gt;2012/03/08&lt;/edition&gt;&lt;keywords&gt;&lt;keyword&gt;Cytosol/*metabolism&lt;/keyword&gt;&lt;keyword&gt;DNA/*metabolism&lt;/keyword&gt;&lt;keyword&gt;Humans&lt;/keyword&gt;&lt;keyword&gt;Interferon Regulatory Factor-3/*metabolism&lt;/keyword&gt;&lt;keyword&gt;Membrane Proteins/*metabolism&lt;/keyword&gt;&lt;keyword&gt;Phosphorylation&lt;/keyword&gt;&lt;keyword&gt;Protein-Serine-Threonine Kinases/*metabolism&lt;/keyword&gt;&lt;keyword&gt;*Signal Transduction&lt;/keyword&gt;&lt;/keywords&gt;&lt;dates&gt;&lt;year&gt;2012&lt;/year&gt;&lt;pub-dates&gt;&lt;date&gt;Mar 6&lt;/date&gt;&lt;/pub-dates&gt;&lt;/dates&gt;&lt;isbn&gt;1937-9145 (Electronic)&lt;/isbn&gt;&lt;accession-num&gt;22394562&lt;/accession-num&gt;&lt;urls&gt;&lt;related-urls&gt;&lt;url&gt;http://www.ncbi.nlm.nih.gov/pubmed/22394562&lt;/url&gt;&lt;/related-urls&gt;&lt;/urls&gt;&lt;custom2&gt;3549669&lt;/custom2&gt;&lt;electronic-resource-num&gt;10.1126/scisignal.2002521&amp;#xD;5/214/ra20 [pii]&lt;/electronic-resource-num&gt;&lt;language&gt;eng&lt;/language&gt;&lt;/record&gt;&lt;/Cite&gt;&lt;/EndNote&gt;</w:instrText>
      </w:r>
      <w:r w:rsidRPr="003C315A">
        <w:rPr>
          <w:bCs/>
          <w:color w:val="000000"/>
          <w:szCs w:val="24"/>
        </w:rPr>
        <w:fldChar w:fldCharType="separate"/>
      </w:r>
      <w:r w:rsidRPr="003C315A">
        <w:rPr>
          <w:bCs/>
          <w:noProof/>
          <w:color w:val="000000"/>
          <w:szCs w:val="24"/>
        </w:rPr>
        <w:t>(Tanaka and Chen 2012)</w:t>
      </w:r>
      <w:r w:rsidRPr="003C315A">
        <w:rPr>
          <w:bCs/>
          <w:color w:val="000000"/>
          <w:szCs w:val="24"/>
        </w:rPr>
        <w:fldChar w:fldCharType="end"/>
      </w:r>
      <w:r w:rsidRPr="003C315A">
        <w:rPr>
          <w:bCs/>
          <w:color w:val="000000"/>
          <w:szCs w:val="24"/>
        </w:rPr>
        <w:t xml:space="preserve">. It is possible that similar adaptor proteins may be engaged by TLR and other pathways to recruit IRF5 for phosphorylation by IKKβ. </w:t>
      </w:r>
    </w:p>
    <w:p w14:paraId="5C768C29" w14:textId="77777777" w:rsidR="003C315A" w:rsidRPr="003C315A" w:rsidRDefault="003C315A" w:rsidP="003C315A">
      <w:pPr>
        <w:spacing w:line="480" w:lineRule="auto"/>
        <w:jc w:val="both"/>
        <w:rPr>
          <w:bCs/>
          <w:color w:val="000000"/>
          <w:szCs w:val="24"/>
        </w:rPr>
      </w:pPr>
      <w:r w:rsidRPr="003C315A">
        <w:rPr>
          <w:bCs/>
          <w:color w:val="000000"/>
          <w:szCs w:val="24"/>
        </w:rPr>
        <w:t>Through mass spectrometry, we identified several serine residues on mIRF5 that are phosphorylated by IKKβ, and these include Ser-430, 434, 436 and 445. Our functional analyses showed that Ser-445, and to a lesser extent Ser-434, is required for IRF5 dimerization, whereas mutations of other serine residues had no effect. These results are different from those of a previous report which showed that Ser-436 and Ser-439 (equivalent to Ser-477 and Ser-480 in the human IRF5 used in the study) were important for IFN-</w:t>
      </w:r>
      <w:r w:rsidRPr="00ED1B8D">
        <w:rPr>
          <w:szCs w:val="24"/>
        </w:rPr>
        <w:t>α</w:t>
      </w:r>
      <w:r w:rsidRPr="003C315A">
        <w:rPr>
          <w:bCs/>
          <w:color w:val="000000"/>
          <w:szCs w:val="24"/>
        </w:rPr>
        <w:t xml:space="preserve"> induction </w:t>
      </w:r>
      <w:r w:rsidRPr="003C315A">
        <w:rPr>
          <w:bCs/>
          <w:color w:val="000000"/>
          <w:szCs w:val="24"/>
        </w:rPr>
        <w:fldChar w:fldCharType="begin">
          <w:fldData xml:space="preserve">PEVuZE5vdGU+PENpdGU+PEF1dGhvcj5CYXJuZXM8L0F1dGhvcj48WWVhcj4yMDAyPC9ZZWFyPjxS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</w:fldData>
        </w:fldChar>
      </w:r>
      <w:r w:rsidRPr="003C315A">
        <w:rPr>
          <w:bCs/>
          <w:color w:val="000000"/>
          <w:szCs w:val="24"/>
        </w:rPr>
        <w:instrText xml:space="preserve"> ADDIN EN.CITE </w:instrText>
      </w:r>
      <w:r w:rsidRPr="003C315A">
        <w:rPr>
          <w:bCs/>
          <w:color w:val="000000"/>
          <w:szCs w:val="24"/>
        </w:rPr>
        <w:fldChar w:fldCharType="begin">
          <w:fldData xml:space="preserve">PEVuZE5vdGU+PENpdGU+PEF1dGhvcj5CYXJuZXM8L0F1dGhvcj48WWVhcj4yMDAyPC9ZZWFyPjxS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</w:fldData>
        </w:fldChar>
      </w:r>
      <w:r w:rsidRPr="003C315A">
        <w:rPr>
          <w:bCs/>
          <w:color w:val="000000"/>
          <w:szCs w:val="24"/>
        </w:rPr>
        <w:instrText xml:space="preserve"> ADDIN EN.CITE.DATA </w:instrText>
      </w:r>
      <w:r w:rsidRPr="003C315A">
        <w:rPr>
          <w:bCs/>
          <w:color w:val="000000"/>
          <w:szCs w:val="24"/>
        </w:rPr>
      </w:r>
      <w:r w:rsidRPr="003C315A">
        <w:rPr>
          <w:bCs/>
          <w:color w:val="000000"/>
          <w:szCs w:val="24"/>
        </w:rPr>
        <w:fldChar w:fldCharType="end"/>
      </w:r>
      <w:r w:rsidRPr="003C315A">
        <w:rPr>
          <w:bCs/>
          <w:color w:val="000000"/>
          <w:szCs w:val="24"/>
        </w:rPr>
      </w:r>
      <w:r w:rsidRPr="003C315A">
        <w:rPr>
          <w:bCs/>
          <w:color w:val="000000"/>
          <w:szCs w:val="24"/>
        </w:rPr>
        <w:fldChar w:fldCharType="separate"/>
      </w:r>
      <w:r w:rsidRPr="003C315A">
        <w:rPr>
          <w:bCs/>
          <w:noProof/>
          <w:color w:val="000000"/>
          <w:szCs w:val="24"/>
        </w:rPr>
        <w:t>(Barnes, Kellum et al. 2002)</w:t>
      </w:r>
      <w:r w:rsidRPr="003C315A">
        <w:rPr>
          <w:bCs/>
          <w:color w:val="000000"/>
          <w:szCs w:val="24"/>
        </w:rPr>
        <w:fldChar w:fldCharType="end"/>
      </w:r>
      <w:r w:rsidRPr="003C315A">
        <w:rPr>
          <w:bCs/>
          <w:color w:val="000000"/>
          <w:szCs w:val="24"/>
        </w:rPr>
        <w:t xml:space="preserve">. Importantly, Ser-434 and 445 of mIRF5 are homologous to Ser-385 and 396 of human IRF3 and they reside in a highly conserved region containing a cLxISN motif </w:t>
      </w:r>
      <w:r w:rsidRPr="003C315A">
        <w:rPr>
          <w:bCs/>
          <w:color w:val="000000"/>
          <w:szCs w:val="24"/>
        </w:rPr>
        <w:fldChar w:fldCharType="begin"/>
      </w:r>
      <w:r w:rsidRPr="003C315A">
        <w:rPr>
          <w:bCs/>
          <w:color w:val="000000"/>
          <w:szCs w:val="24"/>
        </w:rPr>
        <w:instrText xml:space="preserve"> ADDIN EN.CITE &lt;EndNote&gt;&lt;Cite&gt;&lt;Author&gt;Hiscott&lt;/Author&gt;&lt;Year&gt;2006&lt;/Year&gt;&lt;RecNum&gt;163&lt;/RecNum&gt;&lt;DisplayText&gt;(Hiscott, Lin et al. 2006)&lt;/DisplayText&gt;&lt;record&gt;&lt;rec-number&gt;163&lt;/rec-number&gt;&lt;foreign-keys&gt;&lt;key app="EN" db-id="vxr99ps0w95s2wedsstps0rcv5rxw5xatfxt"&gt;163&lt;/key&gt;&lt;/foreign-keys&gt;&lt;ref-type name="Journal Article"&gt;17&lt;/ref-type&gt;&lt;contributors&gt;&lt;authors&gt;&lt;author&gt;Hiscott, J.&lt;/author&gt;&lt;author&gt;Lin, R.&lt;/author&gt;&lt;author&gt;Nakhaei, P.&lt;/author&gt;&lt;author&gt;Paz, S.&lt;/author&gt;&lt;/authors&gt;&lt;/contributors&gt;&lt;auth-address&gt;Lady Davis Institute for Medical Research--Jewish General Hospital, Department of Microbiology &amp;amp; Immunology, McGill University, Montreal, QC, H3T 1E2, Canada. john.hiscott@mcgill.ca&lt;/auth-address&gt;&lt;titles&gt;&lt;title&gt;MasterCARD: a priceless link to innate immunity&lt;/title&gt;&lt;secondary-title&gt;Trends in molecular medicine&lt;/secondary-title&gt;&lt;alt-title&gt;Trends Mol Med&lt;/alt-title&gt;&lt;/titles&gt;&lt;periodical&gt;&lt;full-title&gt;Trends in molecular medicine&lt;/full-title&gt;&lt;abbr-1&gt;Trends Mol Med&lt;/abbr-1&gt;&lt;/periodical&gt;&lt;alt-periodical&gt;&lt;full-title&gt;Trends in molecular medicine&lt;/full-title&gt;&lt;abbr-1&gt;Trends Mol Med&lt;/abbr-1&gt;&lt;/alt-periodical&gt;&lt;pages&gt;53-6&lt;/pages&gt;&lt;volume&gt;12&lt;/volume&gt;&lt;number&gt;2&lt;/number&gt;&lt;edition&gt;2006/01/13&lt;/edition&gt;&lt;keywords&gt;&lt;keyword&gt;Animals&lt;/keyword&gt;&lt;keyword&gt;Apoptosis&lt;/keyword&gt;&lt;keyword&gt;Caspases/metabolism&lt;/keyword&gt;&lt;keyword&gt;Humans&lt;/keyword&gt;&lt;keyword&gt;Immunity, Innate/*immunology&lt;/keyword&gt;&lt;keyword&gt;Mitochondria/*metabolism&lt;/keyword&gt;&lt;keyword&gt;Mitochondrial Proteins/*metabolism&lt;/keyword&gt;&lt;keyword&gt;NF-kappa B/*metabolism&lt;/keyword&gt;&lt;/keywords&gt;&lt;dates&gt;&lt;year&gt;2006&lt;/year&gt;&lt;pub-dates&gt;&lt;date&gt;Feb&lt;/date&gt;&lt;/pub-dates&gt;&lt;/dates&gt;&lt;isbn&gt;1471-4914 (Print)&amp;#xD;1471-4914 (Linking)&lt;/isbn&gt;&lt;accession-num&gt;16406812&lt;/accession-num&gt;&lt;work-type&gt;Research Support, Non-U.S. Gov&amp;apos;t&amp;#xD;Review&lt;/work-type&gt;&lt;urls&gt;&lt;related-urls&gt;&lt;url&gt;http://www.ncbi.nlm.nih.gov/pubmed/16406812&lt;/url&gt;&lt;/related-urls&gt;&lt;/urls&gt;&lt;electronic-resource-num&gt;10.1016/j.molmed.2005.12.003&lt;/electronic-resource-num&gt;&lt;language&gt;eng&lt;/language&gt;&lt;/record&gt;&lt;/Cite&gt;&lt;/EndNote&gt;</w:instrText>
      </w:r>
      <w:r w:rsidRPr="003C315A">
        <w:rPr>
          <w:bCs/>
          <w:color w:val="000000"/>
          <w:szCs w:val="24"/>
        </w:rPr>
        <w:fldChar w:fldCharType="separate"/>
      </w:r>
      <w:r w:rsidRPr="003C315A">
        <w:rPr>
          <w:bCs/>
          <w:noProof/>
          <w:color w:val="000000"/>
          <w:szCs w:val="24"/>
        </w:rPr>
        <w:t>(Hiscott, Lin et al. 2006)</w:t>
      </w:r>
      <w:r w:rsidRPr="003C315A">
        <w:rPr>
          <w:bCs/>
          <w:color w:val="000000"/>
          <w:szCs w:val="24"/>
        </w:rPr>
        <w:fldChar w:fldCharType="end"/>
      </w:r>
      <w:r w:rsidRPr="003C315A">
        <w:rPr>
          <w:bCs/>
          <w:color w:val="000000"/>
          <w:szCs w:val="24"/>
        </w:rPr>
        <w:t xml:space="preserve">. The p-IRF5 antibody that we have developed clearly detected the phosphorylation of IRF5 at Ser-445 in cells stimulated with LPS or infected with Sendai virus, consistent with </w:t>
      </w:r>
      <w:r w:rsidRPr="003C315A">
        <w:rPr>
          <w:bCs/>
          <w:color w:val="000000"/>
          <w:szCs w:val="24"/>
        </w:rPr>
        <w:lastRenderedPageBreak/>
        <w:t>the phosphorylation of IRF3 at Ser-396 in response to RNA virus infection. Collectively, our results demonstrate that Ser-445 is phosphorylated by IKKβ in cells in response to stimulation and that this phosphorylation is critical for IRF5 activation.</w:t>
      </w:r>
    </w:p>
    <w:p w14:paraId="4AEBD94F" w14:textId="77777777" w:rsidR="003C315A" w:rsidRDefault="003C315A" w:rsidP="003C315A">
      <w:pPr>
        <w:spacing w:line="480" w:lineRule="auto"/>
        <w:rPr>
          <w:bCs/>
          <w:color w:val="000000"/>
          <w:szCs w:val="24"/>
        </w:rPr>
      </w:pPr>
      <w:r w:rsidRPr="003C315A">
        <w:rPr>
          <w:bCs/>
          <w:color w:val="000000"/>
          <w:szCs w:val="24"/>
        </w:rPr>
        <w:t xml:space="preserve">It is interesting that despite homologous domain structures and considerable sequence similarities between IRF5 and IRF3, these proteins are phosphorylated by distinct but homologous kinases, which are IKKβ and TBK1, respectively. It has also been reported that IKKα is responsible for the phosphorylation of IRF7 in response to stimulation of endosomal TLRs such as TLR7 and TLR9 </w:t>
      </w:r>
      <w:r w:rsidRPr="003C315A">
        <w:rPr>
          <w:bCs/>
          <w:color w:val="000000"/>
          <w:szCs w:val="24"/>
        </w:rPr>
        <w:fldChar w:fldCharType="begin">
          <w:fldData xml:space="preserve">PEVuZE5vdGU+PENpdGU+PEF1dGhvcj5Ib3NoaW5vPC9BdXRob3I+PFllYXI+MjAwNjwvWWVhcj48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==
</w:fldData>
        </w:fldChar>
      </w:r>
      <w:r w:rsidRPr="003C315A">
        <w:rPr>
          <w:bCs/>
          <w:color w:val="000000"/>
          <w:szCs w:val="24"/>
        </w:rPr>
        <w:instrText xml:space="preserve"> ADDIN EN.CITE </w:instrText>
      </w:r>
      <w:r w:rsidRPr="003C315A">
        <w:rPr>
          <w:bCs/>
          <w:color w:val="000000"/>
          <w:szCs w:val="24"/>
        </w:rPr>
        <w:fldChar w:fldCharType="begin">
          <w:fldData xml:space="preserve">PEVuZE5vdGU+PENpdGU+PEF1dGhvcj5Ib3NoaW5vPC9BdXRob3I+PFllYXI+MjAwNjwvWWVhcj48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==
</w:fldData>
        </w:fldChar>
      </w:r>
      <w:r w:rsidRPr="003C315A">
        <w:rPr>
          <w:bCs/>
          <w:color w:val="000000"/>
          <w:szCs w:val="24"/>
        </w:rPr>
        <w:instrText xml:space="preserve"> ADDIN EN.CITE.DATA </w:instrText>
      </w:r>
      <w:r w:rsidRPr="003C315A">
        <w:rPr>
          <w:bCs/>
          <w:color w:val="000000"/>
          <w:szCs w:val="24"/>
        </w:rPr>
      </w:r>
      <w:r w:rsidRPr="003C315A">
        <w:rPr>
          <w:bCs/>
          <w:color w:val="000000"/>
          <w:szCs w:val="24"/>
        </w:rPr>
        <w:fldChar w:fldCharType="end"/>
      </w:r>
      <w:r w:rsidRPr="003C315A">
        <w:rPr>
          <w:bCs/>
          <w:color w:val="000000"/>
          <w:szCs w:val="24"/>
        </w:rPr>
      </w:r>
      <w:r w:rsidRPr="003C315A">
        <w:rPr>
          <w:bCs/>
          <w:color w:val="000000"/>
          <w:szCs w:val="24"/>
        </w:rPr>
        <w:fldChar w:fldCharType="separate"/>
      </w:r>
      <w:r w:rsidRPr="003C315A">
        <w:rPr>
          <w:bCs/>
          <w:noProof/>
          <w:color w:val="000000"/>
          <w:szCs w:val="24"/>
        </w:rPr>
        <w:t>(Hoshino, Sugiyama et al. 2006)</w:t>
      </w:r>
      <w:r w:rsidRPr="003C315A">
        <w:rPr>
          <w:bCs/>
          <w:color w:val="000000"/>
          <w:szCs w:val="24"/>
        </w:rPr>
        <w:fldChar w:fldCharType="end"/>
      </w:r>
      <w:r w:rsidRPr="003C315A">
        <w:rPr>
          <w:bCs/>
          <w:color w:val="000000"/>
          <w:szCs w:val="24"/>
        </w:rPr>
        <w:t>. Thus, IKKβ and IKK-like kinases may be largely responsible for the activation of IRFs, and further work is needed to identify the kinase specific for each IRF. Future work should also delineate the biochemical basis for the specificity of IRF phosphorylation by a cognate IKK or IKK-like kinase. In the case of IRF5, which is essential for the production of inflammatory cytokines and has been closely linked to human autoimmune diseases</w:t>
      </w:r>
      <w:r w:rsidRPr="003C315A">
        <w:rPr>
          <w:bCs/>
          <w:color w:val="000000"/>
          <w:szCs w:val="24"/>
        </w:rPr>
        <w:fldChar w:fldCharType="begin"/>
      </w:r>
      <w:r w:rsidRPr="003C315A">
        <w:rPr>
          <w:bCs/>
          <w:color w:val="000000"/>
          <w:szCs w:val="24"/>
        </w:rPr>
        <w:instrText xml:space="preserve"> ADDIN EN.CITE &lt;EndNote&gt;&lt;Cite&gt;&lt;Author&gt;Lazzari&lt;/Author&gt;&lt;Year&gt;2014&lt;/Year&gt;&lt;RecNum&gt;155&lt;/RecNum&gt;&lt;DisplayText&gt;(Lazzari and Jefferies 2014)&lt;/DisplayText&gt;&lt;record&gt;&lt;rec-number&gt;155&lt;/rec-number&gt;&lt;foreign-keys&gt;&lt;key app="EN" db-id="vxr99ps0w95s2wedsstps0rcv5rxw5xatfxt"&gt;155&lt;/key&gt;&lt;/foreign-keys&gt;&lt;ref-type name="Journal Article"&gt;17&lt;/ref-type&gt;&lt;contributors&gt;&lt;authors&gt;&lt;author&gt;Lazzari, E.&lt;/author&gt;&lt;author&gt;Jefferies, C. A.&lt;/author&gt;&lt;/authors&gt;&lt;/contributors&gt;&lt;auth-address&gt;Molecular and Cellular Therapeutics, Research Institute, Royal College of Surgeons in Ireland, 123 St Stephen&amp;apos;s Green, Dublin 2, Ireland. Electronic address: elisalazzari@rcsi.ie.&amp;#xD;Molecular and Cellular Therapeutics, Research Institute, Royal College of Surgeons in Ireland, 123 St Stephen&amp;apos;s Green, Dublin 2, Ireland. Electronic address: cjefferies@rcsi.ie.&lt;/auth-address&gt;&lt;titles&gt;&lt;title&gt;IRF5-mediated signaling and implications for SLE&lt;/title&gt;&lt;secondary-title&gt;Clinical immunology&lt;/secondary-title&gt;&lt;alt-title&gt;Clin Immunol&lt;/alt-title&gt;&lt;/titles&gt;&lt;periodical&gt;&lt;full-title&gt;Clinical immunology&lt;/full-title&gt;&lt;abbr-1&gt;Clin Immunol&lt;/abbr-1&gt;&lt;/periodical&gt;&lt;alt-periodical&gt;&lt;full-title&gt;Clinical immunology&lt;/full-title&gt;&lt;abbr-1&gt;Clin Immunol&lt;/abbr-1&gt;&lt;/alt-periodical&gt;&lt;pages&gt;343-352&lt;/pages&gt;&lt;volume&gt;153&lt;/volume&gt;&lt;number&gt;2&lt;/number&gt;&lt;edition&gt;2014/06/15&lt;/edition&gt;&lt;dates&gt;&lt;year&gt;2014&lt;/year&gt;&lt;pub-dates&gt;&lt;date&gt;Aug&lt;/date&gt;&lt;/pub-dates&gt;&lt;/dates&gt;&lt;isbn&gt;1521-7035 (Electronic)&amp;#xD;1521-6616 (Linking)&lt;/isbn&gt;&lt;accession-num&gt;24928322&lt;/accession-num&gt;&lt;work-type&gt;Review&lt;/work-type&gt;&lt;urls&gt;&lt;related-urls&gt;&lt;url&gt;http://www.ncbi.nlm.nih.gov/pubmed/24928322&lt;/url&gt;&lt;/related-urls&gt;&lt;/urls&gt;&lt;electronic-resource-num&gt;10.1016/j.clim.2014.06.001&lt;/electronic-resource-num&gt;&lt;language&gt;Eng&lt;/language&gt;&lt;/record&gt;&lt;/Cite&gt;&lt;/EndNote&gt;</w:instrText>
      </w:r>
      <w:r w:rsidRPr="003C315A">
        <w:rPr>
          <w:bCs/>
          <w:color w:val="000000"/>
          <w:szCs w:val="24"/>
        </w:rPr>
        <w:fldChar w:fldCharType="separate"/>
      </w:r>
      <w:r w:rsidRPr="003C315A">
        <w:rPr>
          <w:bCs/>
          <w:noProof/>
          <w:color w:val="000000"/>
          <w:szCs w:val="24"/>
        </w:rPr>
        <w:t>(Lazzari and Jefferies 2014)</w:t>
      </w:r>
      <w:r w:rsidRPr="003C315A">
        <w:rPr>
          <w:bCs/>
          <w:color w:val="000000"/>
          <w:szCs w:val="24"/>
        </w:rPr>
        <w:fldChar w:fldCharType="end"/>
      </w:r>
      <w:r w:rsidRPr="003C315A">
        <w:rPr>
          <w:bCs/>
          <w:color w:val="000000"/>
          <w:szCs w:val="24"/>
        </w:rPr>
        <w:t>, the work reported here, which includes the discovery of IKKβ as an IRF5 kinase, the identification of Ser-445 of mIRF5 (Ser-446 of human IRF5) as a critical phosphorylation site, and the development of antibody that recognizes phosphorylated IRF5 at Ser-445, should facilitate further research on the mechanism of IRF5 activation and its role in human diseases.</w:t>
      </w:r>
    </w:p>
    <w:p w14:paraId="54FC926D" w14:textId="77777777" w:rsidR="003C315A" w:rsidRDefault="003C315A" w:rsidP="003C315A">
      <w:pPr>
        <w:spacing w:line="480" w:lineRule="auto"/>
        <w:rPr>
          <w:color w:val="000000"/>
          <w:szCs w:val="24"/>
        </w:rPr>
      </w:pPr>
    </w:p>
    <w:p w14:paraId="788A3A8F" w14:textId="77777777" w:rsidR="003C315A" w:rsidRDefault="003C315A" w:rsidP="003C315A">
      <w:pPr>
        <w:pStyle w:val="SecondHead1"/>
      </w:pPr>
      <w:r w:rsidRPr="003C315A">
        <w:t>Material and methods</w:t>
      </w:r>
    </w:p>
    <w:p w14:paraId="69F56D6B" w14:textId="77777777" w:rsidR="003C315A" w:rsidRDefault="003C315A" w:rsidP="003C315A">
      <w:pPr>
        <w:spacing w:line="480" w:lineRule="auto"/>
      </w:pPr>
    </w:p>
    <w:p w14:paraId="07738A40" w14:textId="77777777" w:rsidR="003C315A" w:rsidRDefault="003C315A" w:rsidP="003C315A">
      <w:pPr>
        <w:pStyle w:val="ThirdHead1"/>
      </w:pPr>
      <w:r w:rsidRPr="003C315A">
        <w:t>Antibodies and Other Reagents</w:t>
      </w:r>
    </w:p>
    <w:p w14:paraId="768B6DB2" w14:textId="70D91E59" w:rsidR="00D8512D" w:rsidRPr="00ED1B8D" w:rsidRDefault="00D8512D" w:rsidP="00D8512D">
      <w:pPr>
        <w:spacing w:line="480" w:lineRule="auto"/>
        <w:rPr>
          <w:szCs w:val="24"/>
        </w:rPr>
      </w:pPr>
      <w:r w:rsidRPr="00ED1B8D">
        <w:rPr>
          <w:szCs w:val="24"/>
        </w:rPr>
        <w:lastRenderedPageBreak/>
        <w:t>The antibodies used in this study and their sources are listed as follows: Santa Cruz Biotech: IRF3, IKKα, TRAF6 and NEMO; Cell Signaling: phospho-IKKα/β, p</w:t>
      </w:r>
      <w:r w:rsidR="00740EF3">
        <w:rPr>
          <w:szCs w:val="24"/>
        </w:rPr>
        <w:t>hospho-TBK1, I</w:t>
      </w:r>
      <w:r w:rsidR="00740EF3">
        <w:rPr>
          <w:szCs w:val="24"/>
        </w:rPr>
        <w:t>Bα and phospho-Ik</w:t>
      </w:r>
      <w:r w:rsidRPr="00ED1B8D">
        <w:rPr>
          <w:szCs w:val="24"/>
        </w:rPr>
        <w:t>Bα; Sigma-Aldrich: Flag antibody (M2), Tubulin, M2-conjugated agarose and anti-HA-conjugated agarose; Thermo Scientific: HA; Abcam: IRF5. The antibody against phosphor-Ser</w:t>
      </w:r>
      <w:r w:rsidRPr="00ED1B8D">
        <w:rPr>
          <w:szCs w:val="24"/>
          <w:vertAlign w:val="superscript"/>
        </w:rPr>
        <w:t xml:space="preserve">445 </w:t>
      </w:r>
      <w:r w:rsidRPr="00ED1B8D">
        <w:rPr>
          <w:szCs w:val="24"/>
        </w:rPr>
        <w:t>IRF5 was generated by immunizing rabbits with a synthetic peptide (IRLQIpS</w:t>
      </w:r>
      <w:r w:rsidRPr="00ED1B8D">
        <w:rPr>
          <w:szCs w:val="24"/>
          <w:vertAlign w:val="superscript"/>
        </w:rPr>
        <w:t>445</w:t>
      </w:r>
      <w:r w:rsidRPr="00ED1B8D">
        <w:rPr>
          <w:szCs w:val="24"/>
        </w:rPr>
        <w:t>NPDLC). LPS, HT-DNA, poly(dA:dT), and poly(I:C) were from Sigma. Plasmid and DNA or RNA ligands were transfected into cells using lipofectamine 2000 (Life Technologies). The kinase inhibitors were dissolved in DMSO and used at the following final concentrations: TBK1 inhibitor (BX795, Selleckchem), 10</w:t>
      </w:r>
      <w:r w:rsidRPr="00ED1B8D">
        <w:rPr>
          <w:szCs w:val="24"/>
        </w:rPr>
        <w:sym w:font="Symbol" w:char="F06D"/>
      </w:r>
      <w:r w:rsidRPr="00ED1B8D">
        <w:rPr>
          <w:szCs w:val="24"/>
        </w:rPr>
        <w:t>M; IKK</w:t>
      </w:r>
      <w:r w:rsidRPr="00D8512D">
        <w:rPr>
          <w:bCs/>
          <w:color w:val="000000"/>
          <w:szCs w:val="24"/>
        </w:rPr>
        <w:t>β</w:t>
      </w:r>
      <w:r w:rsidRPr="00ED1B8D">
        <w:rPr>
          <w:szCs w:val="24"/>
        </w:rPr>
        <w:t xml:space="preserve"> inhibitor (TPCA-1, Sigma), 20</w:t>
      </w:r>
      <w:r w:rsidRPr="00ED1B8D">
        <w:rPr>
          <w:szCs w:val="24"/>
        </w:rPr>
        <w:sym w:font="Symbol" w:char="F06D"/>
      </w:r>
      <w:r w:rsidRPr="00ED1B8D">
        <w:rPr>
          <w:szCs w:val="24"/>
        </w:rPr>
        <w:t xml:space="preserve">M. GST-IKKβ and GST-TBK1 recombinant proteins were expressed and purified from Sf9 cells. </w:t>
      </w:r>
    </w:p>
    <w:p w14:paraId="5DFC4B8F" w14:textId="77777777" w:rsidR="003C315A" w:rsidRDefault="003C315A" w:rsidP="003C315A">
      <w:pPr>
        <w:spacing w:line="480" w:lineRule="auto"/>
        <w:rPr>
          <w:color w:val="000000"/>
          <w:szCs w:val="24"/>
        </w:rPr>
      </w:pPr>
    </w:p>
    <w:p w14:paraId="32EB9D91" w14:textId="77777777" w:rsidR="003C315A" w:rsidRDefault="003C315A" w:rsidP="003C315A">
      <w:pPr>
        <w:pStyle w:val="ThirdHead1"/>
      </w:pPr>
      <w:r w:rsidRPr="003C315A">
        <w:t>Expression Constructs</w:t>
      </w:r>
    </w:p>
    <w:p w14:paraId="14089DBE" w14:textId="77777777" w:rsidR="00D8512D" w:rsidRPr="00ED1B8D" w:rsidRDefault="00D8512D" w:rsidP="00D8512D">
      <w:pPr>
        <w:spacing w:line="480" w:lineRule="auto"/>
        <w:rPr>
          <w:szCs w:val="24"/>
        </w:rPr>
      </w:pPr>
      <w:r w:rsidRPr="00ED1B8D">
        <w:rPr>
          <w:szCs w:val="24"/>
        </w:rPr>
        <w:t xml:space="preserve">For expression in mammalian cells, cDNA encoding N-terminal Flag- or HA-tagged mouse IRF5 S430A, IRF5 S434A, IRF5 S436A and IRF5 S439A were cloned into pcDNA3; HA-tagged mouse IRF5 WT, IRF5 S445A and human IRF5 WT were cloned into pcDNA3 and pTY-EF1a-GFP-IRES-hygroR lenti-viral vectors. Mutants were constructed with the QuikChange Site-Directed Mutagenesis Kit (Stratagene). </w:t>
      </w:r>
    </w:p>
    <w:p w14:paraId="2998423D" w14:textId="77777777" w:rsidR="003C315A" w:rsidRDefault="003C315A" w:rsidP="003C315A">
      <w:pPr>
        <w:spacing w:line="480" w:lineRule="auto"/>
        <w:rPr>
          <w:color w:val="000000"/>
          <w:szCs w:val="24"/>
        </w:rPr>
      </w:pPr>
    </w:p>
    <w:p w14:paraId="5131EB30" w14:textId="77777777" w:rsidR="003C315A" w:rsidRDefault="003C315A" w:rsidP="003C315A">
      <w:pPr>
        <w:pStyle w:val="ThirdHead1"/>
      </w:pPr>
      <w:r w:rsidRPr="003C315A">
        <w:t>Viruses, Cell culture and Transfections</w:t>
      </w:r>
    </w:p>
    <w:p w14:paraId="03185FCA" w14:textId="77777777" w:rsidR="00D8512D" w:rsidRPr="00ED1B8D" w:rsidRDefault="00D8512D" w:rsidP="00D8512D">
      <w:pPr>
        <w:spacing w:line="480" w:lineRule="auto"/>
        <w:rPr>
          <w:szCs w:val="24"/>
        </w:rPr>
      </w:pPr>
      <w:r w:rsidRPr="00ED1B8D">
        <w:rPr>
          <w:szCs w:val="24"/>
        </w:rPr>
        <w:t>Sendai virus (Cantell strain, Charles River Laboratories) was used at a final concentration of 100 hemagglutinating unit/ml. All cells were cultured at 37</w:t>
      </w:r>
      <w:r w:rsidRPr="00ED1B8D">
        <w:rPr>
          <w:szCs w:val="24"/>
        </w:rPr>
        <w:sym w:font="Symbol" w:char="F0B0"/>
      </w:r>
      <w:r w:rsidRPr="00ED1B8D">
        <w:rPr>
          <w:szCs w:val="24"/>
        </w:rPr>
        <w:t xml:space="preserve">C in an atmosphere of 5% (v/v) </w:t>
      </w:r>
      <w:r w:rsidRPr="00ED1B8D">
        <w:rPr>
          <w:szCs w:val="24"/>
        </w:rPr>
        <w:lastRenderedPageBreak/>
        <w:t>CO</w:t>
      </w:r>
      <w:r w:rsidRPr="00ED1B8D">
        <w:rPr>
          <w:szCs w:val="24"/>
          <w:vertAlign w:val="subscript"/>
        </w:rPr>
        <w:t>2</w:t>
      </w:r>
      <w:r w:rsidRPr="00ED1B8D">
        <w:rPr>
          <w:szCs w:val="24"/>
        </w:rPr>
        <w:t xml:space="preserve">. HEK 293T cells and Raw 264.7 cells were cultured in Dulbecco’s modified Eagle’s medium (DMEM) supplemented with 10% (v/v) cosmic calf serum with penicillin (100 U/ml) and streptomycin (100 </w:t>
      </w:r>
      <w:r w:rsidRPr="00ED1B8D">
        <w:rPr>
          <w:szCs w:val="24"/>
        </w:rPr>
        <w:sym w:font="Symbol" w:char="F06D"/>
      </w:r>
      <w:r w:rsidRPr="00ED1B8D">
        <w:rPr>
          <w:szCs w:val="24"/>
        </w:rPr>
        <w:t xml:space="preserve">g/ml). THP-1 cells were cultured in RPMI Media 1640 supplemented with 10% (v/v) fetal bovine serum with penicillin (100 U/ml), streptomycin (100 </w:t>
      </w:r>
      <w:r w:rsidRPr="00ED1B8D">
        <w:rPr>
          <w:szCs w:val="24"/>
        </w:rPr>
        <w:sym w:font="Symbol" w:char="F06D"/>
      </w:r>
      <w:r w:rsidRPr="00ED1B8D">
        <w:rPr>
          <w:szCs w:val="24"/>
        </w:rPr>
        <w:t xml:space="preserve">g/ml) and 0.05 mM 2-mercaptoethanol. </w:t>
      </w:r>
    </w:p>
    <w:p w14:paraId="591F8992" w14:textId="77777777" w:rsidR="003C315A" w:rsidRDefault="003C315A" w:rsidP="003C315A">
      <w:pPr>
        <w:spacing w:line="480" w:lineRule="auto"/>
        <w:rPr>
          <w:color w:val="000000"/>
          <w:szCs w:val="24"/>
        </w:rPr>
      </w:pPr>
    </w:p>
    <w:p w14:paraId="29ED80EE" w14:textId="77777777" w:rsidR="003C315A" w:rsidRDefault="003C315A" w:rsidP="003C315A">
      <w:pPr>
        <w:pStyle w:val="ThirdHead1"/>
      </w:pPr>
      <w:r w:rsidRPr="003C315A">
        <w:t>RNAi and Rescue with Transgenes</w:t>
      </w:r>
    </w:p>
    <w:p w14:paraId="1778019B" w14:textId="77777777" w:rsidR="00D8512D" w:rsidRPr="00ED1B8D" w:rsidRDefault="00D8512D" w:rsidP="00D8512D">
      <w:pPr>
        <w:spacing w:line="480" w:lineRule="auto"/>
        <w:rPr>
          <w:szCs w:val="24"/>
        </w:rPr>
      </w:pPr>
      <w:r w:rsidRPr="00ED1B8D">
        <w:rPr>
          <w:szCs w:val="24"/>
        </w:rPr>
        <w:t xml:space="preserve">The lentiviral shRNA vector, pTY-shRNA-EF1a-puroR-2a-GFP-Flag, was provided by Dr. Yi Zhang (Harvard Medical School). The original vector was modified to pTY- shRNA-EF1a-GFP-IRES-puroR and pTY- shRNA-EF1a-GFP-IRES-hygroR by replacing the 2A peptide sequence with IRES sequence and also by replacing puromycin resistant gene with hygromycin resistant gene. The shRNA sequences were cloned into the vectors with U6 promoter. RNAi-resistant cDNA sequences were cloned into the vectors to replace GFP. Lentiviral infection and establishment of stable cell lines were described previously </w:t>
      </w:r>
      <w:r w:rsidRPr="00ED1B8D">
        <w:rPr>
          <w:szCs w:val="24"/>
        </w:rPr>
        <w:fldChar w:fldCharType="begin"/>
      </w:r>
      <w:r w:rsidRPr="00ED1B8D">
        <w:rPr>
          <w:szCs w:val="24"/>
        </w:rPr>
        <w:instrText xml:space="preserve"> ADDIN EN.CITE &lt;EndNote&gt;&lt;Cite&gt;&lt;Author&gt;Tanaka&lt;/Author&gt;&lt;Year&gt;2012&lt;/Year&gt;&lt;RecNum&gt;145&lt;/RecNum&gt;&lt;DisplayText&gt;(Tanaka and Chen 2012)&lt;/DisplayText&gt;&lt;record&gt;&lt;rec-number&gt;145&lt;/rec-number&gt;&lt;foreign-keys&gt;&lt;key app="EN" db-id="vxr99ps0w95s2wedsstps0rcv5rxw5xatfxt"&gt;145&lt;/key&gt;&lt;/foreign-keys&gt;&lt;ref-type name="Journal Article"&gt;17&lt;/ref-type&gt;&lt;contributors&gt;&lt;authors&gt;&lt;author&gt;Tanaka, Y.&lt;/author&gt;&lt;author&gt;Chen, Z. J.&lt;/author&gt;&lt;/authors&gt;&lt;/contributors&gt;&lt;auth-address&gt;Department of Molecular Biology, University of Texas Southwestern Medical Center, Dallas, TX 75390-9148, USA.&lt;/auth-address&gt;&lt;titles&gt;&lt;title&gt;STING specifies IRF3 phosphorylation by TBK1 in the cytosolic DNA signaling pathway&lt;/title&gt;&lt;secondary-title&gt;Sci Signal&lt;/secondary-title&gt;&lt;/titles&gt;&lt;pages&gt;ra20&lt;/pages&gt;&lt;volume&gt;5&lt;/volume&gt;&lt;number&gt;214&lt;/number&gt;&lt;edition&gt;2012/03/08&lt;/edition&gt;&lt;keywords&gt;&lt;keyword&gt;Cytosol/*metabolism&lt;/keyword&gt;&lt;keyword&gt;DNA/*metabolism&lt;/keyword&gt;&lt;keyword&gt;Humans&lt;/keyword&gt;&lt;keyword&gt;Interferon Regulatory Factor-3/*metabolism&lt;/keyword&gt;&lt;keyword&gt;Membrane Proteins/*metabolism&lt;/keyword&gt;&lt;keyword&gt;Phosphorylation&lt;/keyword&gt;&lt;keyword&gt;Protein-Serine-Threonine Kinases/*metabolism&lt;/keyword&gt;&lt;keyword&gt;*Signal Transduction&lt;/keyword&gt;&lt;/keywords&gt;&lt;dates&gt;&lt;year&gt;2012&lt;/year&gt;&lt;pub-dates&gt;&lt;date&gt;Mar 6&lt;/date&gt;&lt;/pub-dates&gt;&lt;/dates&gt;&lt;isbn&gt;1937-9145 (Electronic)&lt;/isbn&gt;&lt;accession-num&gt;22394562&lt;/accession-num&gt;&lt;urls&gt;&lt;related-urls&gt;&lt;url&gt;http://www.ncbi.nlm.nih.gov/pubmed/22394562&lt;/url&gt;&lt;/related-urls&gt;&lt;/urls&gt;&lt;custom2&gt;3549669&lt;/custom2&gt;&lt;electronic-resource-num&gt;10.1126/scisignal.2002521&amp;#xD;5/214/ra20 [pii]&lt;/electronic-resource-num&gt;&lt;language&gt;eng&lt;/language&gt;&lt;/record&gt;&lt;/Cite&gt;&lt;/EndNote&gt;</w:instrText>
      </w:r>
      <w:r w:rsidRPr="00ED1B8D">
        <w:rPr>
          <w:szCs w:val="24"/>
        </w:rPr>
        <w:fldChar w:fldCharType="separate"/>
      </w:r>
      <w:r w:rsidRPr="00ED1B8D">
        <w:rPr>
          <w:noProof/>
          <w:szCs w:val="24"/>
        </w:rPr>
        <w:t>(Tanaka and Chen 2012)</w:t>
      </w:r>
      <w:r w:rsidRPr="00ED1B8D">
        <w:rPr>
          <w:szCs w:val="24"/>
        </w:rPr>
        <w:fldChar w:fldCharType="end"/>
      </w:r>
      <w:r w:rsidRPr="00ED1B8D">
        <w:rPr>
          <w:szCs w:val="24"/>
        </w:rPr>
        <w:t xml:space="preserve">. The shRNA sequences are as follows (only the sense strand is shown): human IRF5, 5’-GAGGAAGAGCTGCAGAGGAT-3’; mouse IRF5, 5’-GCAGAGAATAACCCTGATTTA-3’; human IKKβ, 5’-GGGAGAACGAAGTGAAACT-3’; human IKKα, 5’-GTACCAGCATCGGGAACTT-3’; human NEMO, 5’-GGACAAGGCCTCTGTGAAA-3’; human TRAF6, 5’-GGAGAAACCTGTTGTGATT-3’. </w:t>
      </w:r>
    </w:p>
    <w:p w14:paraId="71E2544C" w14:textId="77777777" w:rsidR="003C315A" w:rsidRDefault="003C315A" w:rsidP="003C315A">
      <w:pPr>
        <w:spacing w:line="480" w:lineRule="auto"/>
        <w:rPr>
          <w:color w:val="000000"/>
          <w:szCs w:val="24"/>
        </w:rPr>
      </w:pPr>
    </w:p>
    <w:p w14:paraId="12C8E245" w14:textId="77777777" w:rsidR="003C315A" w:rsidRDefault="003C315A" w:rsidP="003C315A">
      <w:pPr>
        <w:pStyle w:val="ThirdHead1"/>
      </w:pPr>
      <w:r w:rsidRPr="003C315A">
        <w:t>Quantitative RT-PCR</w:t>
      </w:r>
    </w:p>
    <w:p w14:paraId="3F9D31E1" w14:textId="77777777" w:rsidR="00D8512D" w:rsidRPr="00ED1B8D" w:rsidRDefault="00D8512D" w:rsidP="00D8512D">
      <w:pPr>
        <w:spacing w:line="480" w:lineRule="auto"/>
        <w:rPr>
          <w:szCs w:val="24"/>
        </w:rPr>
      </w:pPr>
      <w:r w:rsidRPr="00ED1B8D">
        <w:rPr>
          <w:szCs w:val="24"/>
        </w:rPr>
        <w:lastRenderedPageBreak/>
        <w:t>Total cellular RNA was isolated using TRIzol. 0.1-1 μg total RNA was used for reverse transcription (RT) using iScript Kit (Bio-Rad). The resulting cDNA served as the template for Quantitative-PCR analysis using iTaq Universal SYBR Green Supermix (Bio-Rad) and Vii</w:t>
      </w:r>
      <w:r w:rsidRPr="00ED1B8D">
        <w:rPr>
          <w:szCs w:val="24"/>
          <w:vertAlign w:val="superscript"/>
        </w:rPr>
        <w:t>TM</w:t>
      </w:r>
      <w:r w:rsidRPr="00ED1B8D">
        <w:rPr>
          <w:szCs w:val="24"/>
        </w:rPr>
        <w:t xml:space="preserve">7 Real-Time PCR System (ABIApplied Biosystems Inc., Foster City, CA). Primers for specific genes are listed as follows: human CXCL10, 5’-GTGGCATTCAAGGAGTACCTC-3’ and 5’-TGATGGCCTTCGATTCTGGATT-3’; human TNF-α, 5’-CCTCTCTCTAATCAGCCCTCTG-3’ and 5’-GAGGACCTGGGAGTAGATGAG-3’; human IFN-β, </w:t>
      </w:r>
      <w:r w:rsidRPr="00ED1B8D">
        <w:rPr>
          <w:rFonts w:eastAsia="PMingLiU"/>
          <w:caps/>
          <w:szCs w:val="24"/>
          <w:lang w:eastAsia="zh-TW"/>
        </w:rPr>
        <w:t xml:space="preserve">5’-ACTGCAACCTTTCGAAGCCTTT-3’ </w:t>
      </w:r>
      <w:r w:rsidRPr="00ED1B8D">
        <w:rPr>
          <w:rFonts w:eastAsia="PMingLiU"/>
          <w:szCs w:val="24"/>
          <w:lang w:eastAsia="zh-TW"/>
        </w:rPr>
        <w:t>and</w:t>
      </w:r>
      <w:r w:rsidRPr="00ED1B8D">
        <w:rPr>
          <w:rFonts w:eastAsia="PMingLiU"/>
          <w:caps/>
          <w:szCs w:val="24"/>
          <w:lang w:eastAsia="zh-TW"/>
        </w:rPr>
        <w:t xml:space="preserve"> 5’-TGGAGAAGCACAACAGGAGAGC-3’; </w:t>
      </w:r>
      <w:r w:rsidRPr="00ED1B8D">
        <w:rPr>
          <w:szCs w:val="24"/>
        </w:rPr>
        <w:t>human GAPDH, 5’-ATGACATCAAGAAGGTGGTG-3’ and 5’-CATACCAGGAAATGAGCTTG-3’.</w:t>
      </w:r>
    </w:p>
    <w:p w14:paraId="0C8F6327" w14:textId="77777777" w:rsidR="003C315A" w:rsidRDefault="003C315A" w:rsidP="003C315A">
      <w:pPr>
        <w:spacing w:line="480" w:lineRule="auto"/>
        <w:rPr>
          <w:color w:val="000000"/>
          <w:szCs w:val="24"/>
        </w:rPr>
      </w:pPr>
    </w:p>
    <w:p w14:paraId="73DB7D8C" w14:textId="77777777" w:rsidR="003C315A" w:rsidRDefault="003C315A" w:rsidP="003C315A">
      <w:pPr>
        <w:pStyle w:val="ThirdHead1"/>
      </w:pPr>
      <w:r w:rsidRPr="003C315A">
        <w:t>Partial Purification of IRF5 for in vitro Reaction</w:t>
      </w:r>
    </w:p>
    <w:p w14:paraId="466C4E68" w14:textId="77777777" w:rsidR="003C315A" w:rsidRDefault="00D8512D" w:rsidP="003C315A">
      <w:pPr>
        <w:spacing w:line="480" w:lineRule="auto"/>
        <w:rPr>
          <w:color w:val="000000"/>
          <w:szCs w:val="24"/>
        </w:rPr>
      </w:pPr>
      <w:r w:rsidRPr="00ED1B8D">
        <w:rPr>
          <w:szCs w:val="24"/>
        </w:rPr>
        <w:t>As IRF5 would spontaneously form dimer when the protein was affinity purified with a purification tag (e.g, Flag or GST), we attempted to partially purified IRF5 from the 293T FG-mIRF5-HA stable cell line. Cytosolic extracts from these cells were first fractionated using HiTrap Heparin HP column (GE Healthcare). Fractions containing IRF5, as judged by immunoblotting, were concentrated and buffer exchanged for 3 times with hypotonic buffer (20 mM Tris-HCl, pH 7.4; 10 mM NaCl; 3 mM MgCl</w:t>
      </w:r>
      <w:r w:rsidRPr="00ED1B8D">
        <w:rPr>
          <w:szCs w:val="24"/>
          <w:vertAlign w:val="subscript"/>
        </w:rPr>
        <w:t>2</w:t>
      </w:r>
      <w:r w:rsidRPr="00ED1B8D">
        <w:rPr>
          <w:szCs w:val="24"/>
        </w:rPr>
        <w:t>) using Amicon Ultra-0.5mL centrifugal filters (Millipore). The partially purified IRF5 was used for in vitro assays.</w:t>
      </w:r>
    </w:p>
    <w:p w14:paraId="4408D102" w14:textId="77777777" w:rsidR="003C315A" w:rsidRDefault="003C315A" w:rsidP="003C315A">
      <w:pPr>
        <w:spacing w:line="480" w:lineRule="auto"/>
        <w:rPr>
          <w:color w:val="000000"/>
          <w:szCs w:val="24"/>
        </w:rPr>
      </w:pPr>
    </w:p>
    <w:p w14:paraId="214722C7" w14:textId="77777777" w:rsidR="003C315A" w:rsidRDefault="003C315A" w:rsidP="003C315A">
      <w:pPr>
        <w:pStyle w:val="ThirdHead1"/>
      </w:pPr>
      <w:r w:rsidRPr="003C315A">
        <w:t>Purification of IRF5 for Mapping Phosphorylation Site(s)</w:t>
      </w:r>
    </w:p>
    <w:p w14:paraId="410DF918" w14:textId="77777777" w:rsidR="003C315A" w:rsidRDefault="00D8512D" w:rsidP="003C315A">
      <w:pPr>
        <w:spacing w:line="480" w:lineRule="auto"/>
        <w:rPr>
          <w:color w:val="000000"/>
          <w:szCs w:val="24"/>
        </w:rPr>
      </w:pPr>
      <w:r w:rsidRPr="00ED1B8D">
        <w:rPr>
          <w:szCs w:val="24"/>
        </w:rPr>
        <w:lastRenderedPageBreak/>
        <w:t>To determine the phosphorylation site(s) induced by IKKβ, reaction mixture (60 µL) containing 20 mM HEPES-KOH (pH 7.0), 2 mM ATP, 5 mM MgCl</w:t>
      </w:r>
      <w:r w:rsidRPr="00ED1B8D">
        <w:rPr>
          <w:szCs w:val="24"/>
          <w:vertAlign w:val="subscript"/>
        </w:rPr>
        <w:t>2</w:t>
      </w:r>
      <w:r w:rsidRPr="00ED1B8D">
        <w:rPr>
          <w:szCs w:val="24"/>
        </w:rPr>
        <w:t>, 40µL of partially purified Flag-mIRF5 from 293T stable cell line and 2µg Flag-IKKβ or BSA was incubated at 30</w:t>
      </w:r>
      <w:r w:rsidRPr="00ED1B8D">
        <w:rPr>
          <w:szCs w:val="24"/>
        </w:rPr>
        <w:sym w:font="Symbol" w:char="F0B0"/>
      </w:r>
      <w:r w:rsidRPr="00ED1B8D">
        <w:rPr>
          <w:szCs w:val="24"/>
        </w:rPr>
        <w:t>C for 1 hr followed by incubation with M2-conjugated agarose at 4</w:t>
      </w:r>
      <w:r w:rsidRPr="00ED1B8D">
        <w:rPr>
          <w:szCs w:val="24"/>
        </w:rPr>
        <w:sym w:font="Symbol" w:char="F0B0"/>
      </w:r>
      <w:r w:rsidRPr="00ED1B8D">
        <w:rPr>
          <w:szCs w:val="24"/>
        </w:rPr>
        <w:t>C for 4 hr. The beads were washed 3 times with lysis buffer containing 150mM NaCl and 1% Triton X100. Bound proteins were then eluted by boiling in 2x Laemmli Sample Buffer before SDS-PAGE and silver staining. Gel slices from each lane were excised and digested with trypsin in situ. Digested samples were subjected to mass spectrometry using Q Exactive and raw data were analyzed by the search engine MASCOT (MATRIX SCIENCE).</w:t>
      </w:r>
    </w:p>
    <w:p w14:paraId="5019EE87" w14:textId="77777777" w:rsidR="003C315A" w:rsidRDefault="003C315A" w:rsidP="003C315A">
      <w:pPr>
        <w:spacing w:line="480" w:lineRule="auto"/>
        <w:rPr>
          <w:color w:val="000000"/>
          <w:szCs w:val="24"/>
        </w:rPr>
      </w:pPr>
    </w:p>
    <w:p w14:paraId="0DE07E99" w14:textId="77777777" w:rsidR="003C315A" w:rsidRDefault="003C315A" w:rsidP="003C315A">
      <w:pPr>
        <w:pStyle w:val="ThirdHead1"/>
      </w:pPr>
      <w:r w:rsidRPr="003C315A">
        <w:t>Confocal Microscopy</w:t>
      </w:r>
    </w:p>
    <w:p w14:paraId="786566FB" w14:textId="77777777" w:rsidR="00417770" w:rsidRDefault="00D8512D" w:rsidP="003C315A">
      <w:pPr>
        <w:spacing w:line="480" w:lineRule="auto"/>
        <w:rPr>
          <w:color w:val="000000"/>
          <w:szCs w:val="24"/>
        </w:rPr>
      </w:pPr>
      <w:r w:rsidRPr="00D8512D">
        <w:rPr>
          <w:rFonts w:eastAsia="DengXian"/>
          <w:szCs w:val="24"/>
        </w:rPr>
        <w:t>THP-1 cells (4 × 105) were seeded and differentiated with 50 nM phorbol 12-myristate 13-acetate (PMA; Sigma-Aldrich) for 48 h and then cultured for another 48 h by replacing the PMA-containing media with fresh media without PMA. The differentiated cells were left unstimulated or stimulated with LPS for 2 h. The cells were immunostained with IRF5 antibody (Abcam; ab21689) or phosphospecific IRF5 antibody. The images were acquired and processed with the Zeiss LSM 700 confocal laser scanning microscope system.</w:t>
      </w:r>
    </w:p>
    <w:p w14:paraId="652C9C40" w14:textId="77777777" w:rsidR="00D8512D" w:rsidRDefault="00D8512D" w:rsidP="003C315A">
      <w:pPr>
        <w:spacing w:line="480" w:lineRule="auto"/>
        <w:rPr>
          <w:color w:val="000000"/>
          <w:szCs w:val="24"/>
        </w:rPr>
      </w:pPr>
    </w:p>
    <w:p w14:paraId="7B7320D5" w14:textId="77777777" w:rsidR="00D8512D" w:rsidRDefault="00D8512D" w:rsidP="003C315A">
      <w:pPr>
        <w:spacing w:line="480" w:lineRule="auto"/>
        <w:rPr>
          <w:color w:val="000000"/>
          <w:szCs w:val="24"/>
        </w:rPr>
      </w:pPr>
    </w:p>
    <w:p w14:paraId="0ABF8691" w14:textId="77777777" w:rsidR="00D8512D" w:rsidRPr="003C315A" w:rsidRDefault="00D8512D" w:rsidP="003C315A">
      <w:pPr>
        <w:spacing w:line="480" w:lineRule="auto"/>
        <w:rPr>
          <w:color w:val="000000"/>
          <w:szCs w:val="24"/>
        </w:rPr>
        <w:sectPr w:rsidR="00D8512D" w:rsidRPr="003C315A">
          <w:type w:val="continuous"/>
          <w:pgSz w:w="12240" w:h="15840"/>
          <w:pgMar w:top="1800" w:right="1440" w:bottom="1800" w:left="1800" w:header="1440" w:footer="1440" w:gutter="0"/>
          <w:cols w:space="720"/>
          <w:titlePg/>
        </w:sectPr>
      </w:pPr>
    </w:p>
    <w:p w14:paraId="709A0D77" w14:textId="77777777" w:rsidR="00417770" w:rsidRDefault="00417770" w:rsidP="00417770">
      <w:pPr>
        <w:sectPr w:rsidR="00417770">
          <w:pgSz w:w="12240" w:h="15840"/>
          <w:pgMar w:top="1800" w:right="1440" w:bottom="1800" w:left="1800" w:header="1440" w:footer="1440" w:gutter="0"/>
          <w:cols w:space="720"/>
          <w:titlePg/>
        </w:sectPr>
      </w:pPr>
    </w:p>
    <w:p w14:paraId="61036F30" w14:textId="06B4C1BD" w:rsidR="00417770" w:rsidRPr="007758FC" w:rsidRDefault="00417770" w:rsidP="00417770">
      <w:pPr>
        <w:pStyle w:val="ChapterSectionHead"/>
        <w:rPr>
          <w:caps w:val="0"/>
          <w:szCs w:val="28"/>
        </w:rPr>
      </w:pPr>
      <w:bookmarkStart w:id="5" w:name="_Toc78356961"/>
      <w:r>
        <w:t xml:space="preserve">CHAPTER </w:t>
      </w:r>
      <w:r w:rsidR="007B12BF">
        <w:t>three</w:t>
      </w:r>
      <w:r>
        <w:br/>
      </w:r>
      <w:r w:rsidRPr="007758FC">
        <w:rPr>
          <w:caps w:val="0"/>
          <w:szCs w:val="28"/>
        </w:rPr>
        <w:t>Results</w:t>
      </w:r>
      <w:bookmarkEnd w:id="5"/>
    </w:p>
    <w:p w14:paraId="5BCD6013" w14:textId="77777777" w:rsidR="00417770" w:rsidRDefault="00417770" w:rsidP="00417770">
      <w:pPr>
        <w:jc w:val="center"/>
      </w:pPr>
    </w:p>
    <w:p w14:paraId="70EB985C" w14:textId="77777777" w:rsidR="00417770" w:rsidRDefault="00417770" w:rsidP="00417770">
      <w:pPr>
        <w:pStyle w:val="MainHead1"/>
      </w:pPr>
      <w:bookmarkStart w:id="6" w:name="_Toc78356962"/>
      <w:smartTag w:uri="urn:schemas-microsoft-com:office:smarttags" w:element="place">
        <w:r>
          <w:t>Main</w:t>
        </w:r>
      </w:smartTag>
      <w:r>
        <w:t xml:space="preserve"> Heading Level One</w:t>
      </w:r>
      <w:bookmarkEnd w:id="6"/>
    </w:p>
    <w:p w14:paraId="1940EB00" w14:textId="77777777" w:rsidR="00417770" w:rsidRDefault="00417770" w:rsidP="00417770">
      <w:pPr>
        <w:pStyle w:val="ChapterSectionHead"/>
      </w:pPr>
    </w:p>
    <w:p w14:paraId="6A840FED" w14:textId="77777777" w:rsidR="00417770" w:rsidRDefault="00417770" w:rsidP="00417770">
      <w:pPr>
        <w:pStyle w:val="SecondHead1"/>
      </w:pPr>
      <w:bookmarkStart w:id="7" w:name="_Toc78356963"/>
      <w:r>
        <w:t>Main Heading Level Two</w:t>
      </w:r>
      <w:bookmarkEnd w:id="7"/>
    </w:p>
    <w:p w14:paraId="6763E863" w14:textId="77777777" w:rsidR="00417770" w:rsidRDefault="00417770" w:rsidP="00417770">
      <w:pPr>
        <w:spacing w:line="480" w:lineRule="auto"/>
      </w:pPr>
    </w:p>
    <w:p w14:paraId="7ED71060" w14:textId="77777777" w:rsidR="00417770" w:rsidRDefault="00417770" w:rsidP="00417770">
      <w:pPr>
        <w:spacing w:line="480" w:lineRule="auto"/>
      </w:pPr>
      <w:r>
        <w:t>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w:t>
      </w:r>
    </w:p>
    <w:p w14:paraId="1B9C4117" w14:textId="77777777" w:rsidR="00417770" w:rsidRDefault="00417770" w:rsidP="00417770">
      <w:pPr>
        <w:spacing w:line="480" w:lineRule="auto"/>
      </w:pPr>
    </w:p>
    <w:p w14:paraId="5479DFE7" w14:textId="77777777" w:rsidR="00417770" w:rsidRDefault="00417770" w:rsidP="00417770">
      <w:pPr>
        <w:pStyle w:val="ThirdHead1"/>
      </w:pPr>
      <w:r>
        <w:t>Main Heading Level Three</w:t>
      </w:r>
    </w:p>
    <w:p w14:paraId="628F84DF" w14:textId="77777777" w:rsidR="00417770" w:rsidRDefault="00417770" w:rsidP="00417770">
      <w:pPr>
        <w:spacing w:line="480" w:lineRule="auto"/>
      </w:pPr>
      <w:r>
        <w:t xml:space="preserve">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w:t>
      </w:r>
      <w:r>
        <w:lastRenderedPageBreak/>
        <w:t>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w:t>
      </w:r>
    </w:p>
    <w:p w14:paraId="36E944B1" w14:textId="77777777" w:rsidR="00417770" w:rsidRDefault="00417770" w:rsidP="00417770">
      <w:pPr>
        <w:pStyle w:val="Heading1"/>
      </w:pPr>
    </w:p>
    <w:p w14:paraId="2DFD006F" w14:textId="77777777" w:rsidR="00417770" w:rsidRDefault="00417770" w:rsidP="00417770">
      <w:pPr>
        <w:sectPr w:rsidR="00417770">
          <w:type w:val="continuous"/>
          <w:pgSz w:w="12240" w:h="15840"/>
          <w:pgMar w:top="1800" w:right="1440" w:bottom="1800" w:left="1800" w:header="1440" w:footer="1440" w:gutter="0"/>
          <w:cols w:space="720"/>
          <w:titlePg/>
        </w:sectPr>
      </w:pPr>
    </w:p>
    <w:p w14:paraId="5E067CC3" w14:textId="77777777" w:rsidR="00417770" w:rsidRDefault="00417770" w:rsidP="00417770">
      <w:pPr>
        <w:sectPr w:rsidR="00417770">
          <w:pgSz w:w="12240" w:h="15840"/>
          <w:pgMar w:top="1800" w:right="1440" w:bottom="1800" w:left="1800" w:header="1440" w:footer="1440" w:gutter="0"/>
          <w:cols w:space="720"/>
          <w:titlePg/>
        </w:sectPr>
      </w:pPr>
    </w:p>
    <w:p w14:paraId="39ED27E5" w14:textId="7550E73D" w:rsidR="00417770" w:rsidRDefault="00417770" w:rsidP="00417770">
      <w:pPr>
        <w:pStyle w:val="ChapterSectionHead"/>
      </w:pPr>
      <w:bookmarkStart w:id="8" w:name="_Toc78356964"/>
      <w:r>
        <w:t>CHAPTER F</w:t>
      </w:r>
      <w:r w:rsidR="007B12BF">
        <w:t>our</w:t>
      </w:r>
      <w:r>
        <w:br/>
      </w:r>
      <w:r w:rsidRPr="007758FC">
        <w:rPr>
          <w:caps w:val="0"/>
          <w:szCs w:val="28"/>
        </w:rPr>
        <w:t>Conclusions and Recommendations</w:t>
      </w:r>
      <w:bookmarkEnd w:id="8"/>
    </w:p>
    <w:p w14:paraId="5A205AF9" w14:textId="77777777" w:rsidR="00417770" w:rsidRDefault="00417770" w:rsidP="00417770">
      <w:pPr>
        <w:jc w:val="center"/>
      </w:pPr>
    </w:p>
    <w:p w14:paraId="264EFA0B" w14:textId="77777777" w:rsidR="00417770" w:rsidRDefault="00417770" w:rsidP="00417770">
      <w:pPr>
        <w:pStyle w:val="MainHead1"/>
      </w:pPr>
      <w:bookmarkStart w:id="9" w:name="_Toc78356965"/>
      <w:smartTag w:uri="urn:schemas-microsoft-com:office:smarttags" w:element="place">
        <w:r>
          <w:t>Main</w:t>
        </w:r>
      </w:smartTag>
      <w:r>
        <w:t xml:space="preserve"> Heading Level One</w:t>
      </w:r>
      <w:bookmarkEnd w:id="9"/>
    </w:p>
    <w:p w14:paraId="3EDB4DF0" w14:textId="77777777" w:rsidR="00417770" w:rsidRDefault="00417770" w:rsidP="00417770">
      <w:pPr>
        <w:pStyle w:val="ChapterSectionHead"/>
      </w:pPr>
    </w:p>
    <w:p w14:paraId="7E49D723" w14:textId="77777777" w:rsidR="00417770" w:rsidRDefault="00417770" w:rsidP="00417770">
      <w:pPr>
        <w:pStyle w:val="SecondHead1"/>
      </w:pPr>
      <w:bookmarkStart w:id="10" w:name="_Toc78356966"/>
      <w:r>
        <w:t>Main Heading Level Two</w:t>
      </w:r>
      <w:bookmarkEnd w:id="10"/>
    </w:p>
    <w:p w14:paraId="71CF4994" w14:textId="77777777" w:rsidR="00417770" w:rsidRDefault="00417770" w:rsidP="00417770">
      <w:pPr>
        <w:spacing w:line="480" w:lineRule="auto"/>
      </w:pPr>
    </w:p>
    <w:p w14:paraId="3846BA50" w14:textId="77777777" w:rsidR="00417770" w:rsidRDefault="00417770" w:rsidP="00417770">
      <w:pPr>
        <w:spacing w:line="480" w:lineRule="auto"/>
      </w:pPr>
      <w:r>
        <w:t>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w:t>
      </w:r>
    </w:p>
    <w:p w14:paraId="0C66592C" w14:textId="77777777" w:rsidR="00417770" w:rsidRDefault="00417770" w:rsidP="00417770">
      <w:pPr>
        <w:spacing w:line="480" w:lineRule="auto"/>
      </w:pPr>
    </w:p>
    <w:p w14:paraId="4D7792BF" w14:textId="77777777" w:rsidR="00417770" w:rsidRDefault="00417770" w:rsidP="00417770">
      <w:pPr>
        <w:pStyle w:val="ThirdHead1"/>
      </w:pPr>
      <w:r>
        <w:t>Main Heading Level Three</w:t>
      </w:r>
    </w:p>
    <w:p w14:paraId="7F459834" w14:textId="77777777" w:rsidR="00417770" w:rsidRDefault="00417770" w:rsidP="00417770">
      <w:pPr>
        <w:spacing w:line="480" w:lineRule="auto"/>
      </w:pPr>
      <w:r>
        <w:t xml:space="preserve">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w:t>
      </w:r>
      <w:r>
        <w:lastRenderedPageBreak/>
        <w:t>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w:t>
      </w:r>
    </w:p>
    <w:p w14:paraId="2BECF588" w14:textId="77777777" w:rsidR="00417770" w:rsidRDefault="00417770" w:rsidP="00417770">
      <w:pPr>
        <w:spacing w:line="480" w:lineRule="auto"/>
      </w:pPr>
    </w:p>
    <w:p w14:paraId="3C9438F3" w14:textId="77777777" w:rsidR="00417770" w:rsidRDefault="00417770" w:rsidP="00417770">
      <w:pPr>
        <w:pStyle w:val="Heading1"/>
      </w:pPr>
    </w:p>
    <w:p w14:paraId="1D599440" w14:textId="77777777" w:rsidR="00417770" w:rsidRDefault="00417770" w:rsidP="00417770">
      <w:pPr>
        <w:sectPr w:rsidR="00417770">
          <w:type w:val="continuous"/>
          <w:pgSz w:w="12240" w:h="15840"/>
          <w:pgMar w:top="1800" w:right="1440" w:bottom="1800" w:left="1800" w:header="1440" w:footer="1440" w:gutter="0"/>
          <w:cols w:space="720"/>
          <w:titlePg/>
        </w:sectPr>
      </w:pPr>
    </w:p>
    <w:p w14:paraId="10992A27" w14:textId="77777777" w:rsidR="00417770" w:rsidRDefault="00417770" w:rsidP="00417770">
      <w:pPr>
        <w:sectPr w:rsidR="00417770">
          <w:pgSz w:w="12240" w:h="15840"/>
          <w:pgMar w:top="1800" w:right="1440" w:bottom="1800" w:left="1800" w:header="1440" w:footer="1440" w:gutter="0"/>
          <w:cols w:space="720"/>
          <w:titlePg/>
        </w:sectPr>
      </w:pPr>
    </w:p>
    <w:p w14:paraId="5EF2D7E8" w14:textId="77777777" w:rsidR="00417770" w:rsidRPr="007758FC" w:rsidRDefault="00417770" w:rsidP="00417770">
      <w:pPr>
        <w:pStyle w:val="ChapterSectionHead"/>
        <w:rPr>
          <w:caps w:val="0"/>
          <w:szCs w:val="28"/>
        </w:rPr>
      </w:pPr>
      <w:bookmarkStart w:id="11" w:name="_Toc78356967"/>
      <w:r>
        <w:t>APPENDIX A</w:t>
      </w:r>
      <w:r>
        <w:br/>
      </w:r>
      <w:r>
        <w:rPr>
          <w:caps w:val="0"/>
          <w:szCs w:val="28"/>
        </w:rPr>
        <w:t>Appendix A Title</w:t>
      </w:r>
      <w:bookmarkEnd w:id="11"/>
    </w:p>
    <w:p w14:paraId="2551D2E6" w14:textId="77777777" w:rsidR="00417770" w:rsidRDefault="00417770" w:rsidP="00417770">
      <w:pPr>
        <w:jc w:val="center"/>
      </w:pPr>
    </w:p>
    <w:p w14:paraId="4F147F72" w14:textId="77777777" w:rsidR="00417770" w:rsidRDefault="00417770" w:rsidP="00417770">
      <w:pPr>
        <w:spacing w:line="480" w:lineRule="auto"/>
      </w:pPr>
      <w:r>
        <w:t xml:space="preserve">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w:t>
      </w:r>
      <w:r>
        <w:lastRenderedPageBreak/>
        <w:t>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w:t>
      </w:r>
    </w:p>
    <w:p w14:paraId="606A139A" w14:textId="77777777" w:rsidR="00417770" w:rsidRDefault="00417770" w:rsidP="00417770">
      <w:pPr>
        <w:sectPr w:rsidR="00417770">
          <w:type w:val="continuous"/>
          <w:pgSz w:w="12240" w:h="15840"/>
          <w:pgMar w:top="1800" w:right="1440" w:bottom="1800" w:left="1800" w:header="1440" w:footer="1440" w:gutter="0"/>
          <w:cols w:space="720"/>
          <w:titlePg/>
        </w:sectPr>
      </w:pPr>
    </w:p>
    <w:p w14:paraId="375A6808" w14:textId="77777777" w:rsidR="00417770" w:rsidRDefault="00417770" w:rsidP="00417770">
      <w:pPr>
        <w:pStyle w:val="ChapterSectionHead"/>
      </w:pPr>
      <w:bookmarkStart w:id="12" w:name="_Toc78356971"/>
      <w:r>
        <w:lastRenderedPageBreak/>
        <w:t>Bibliography</w:t>
      </w:r>
      <w:bookmarkEnd w:id="12"/>
    </w:p>
    <w:p w14:paraId="2255BF2B" w14:textId="77777777" w:rsidR="00417770" w:rsidRDefault="00417770" w:rsidP="00417770">
      <w:pPr>
        <w:pStyle w:val="ChapterSectionHead"/>
      </w:pPr>
    </w:p>
    <w:p w14:paraId="4E939A4E" w14:textId="77777777" w:rsidR="00417770" w:rsidRDefault="00417770" w:rsidP="00417770">
      <w:pPr>
        <w:pStyle w:val="ReferenceItem"/>
      </w:pPr>
      <w:r>
        <w:t>This is an entry that is preformatted to have a hanging indent that will bring the second line of the bibliographic reference in about .5 inch. Apply the Reference Item style to produce this format.</w:t>
      </w:r>
    </w:p>
    <w:p w14:paraId="0F937955" w14:textId="77777777" w:rsidR="00417770" w:rsidRDefault="00417770" w:rsidP="00417770"/>
    <w:p w14:paraId="1C14B072" w14:textId="77777777" w:rsidR="00417770" w:rsidRDefault="00417770" w:rsidP="00417770"/>
    <w:sectPr w:rsidR="00417770" w:rsidSect="00FF47A2">
      <w:headerReference w:type="first" r:id="rId26"/>
      <w:footerReference w:type="first" r:id="rId27"/>
      <w:pgSz w:w="12240" w:h="15840"/>
      <w:pgMar w:top="1800" w:right="1800" w:bottom="1800" w:left="1800" w:header="1440" w:footer="144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56667B" w14:textId="77777777" w:rsidR="009618BF" w:rsidRDefault="009618BF">
      <w:r>
        <w:separator/>
      </w:r>
    </w:p>
  </w:endnote>
  <w:endnote w:type="continuationSeparator" w:id="0">
    <w:p w14:paraId="115C9EDA" w14:textId="77777777" w:rsidR="009618BF" w:rsidRDefault="009618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DengXian">
    <w:altName w:val="SimSu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1E9333" w14:textId="77777777" w:rsidR="00822559" w:rsidRPr="00C24B4A" w:rsidRDefault="00822559" w:rsidP="009F3E3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79ADC1" w14:textId="77777777" w:rsidR="00822559" w:rsidRDefault="0082255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62579E" w14:textId="3AC04E09" w:rsidR="00822559" w:rsidRDefault="00822559">
    <w:pPr>
      <w:pStyle w:val="Footer"/>
      <w:jc w:val="center"/>
    </w:pPr>
    <w:r>
      <w:rPr>
        <w:rStyle w:val="PageNumber"/>
      </w:rPr>
      <w:fldChar w:fldCharType="begin"/>
    </w:r>
    <w:r>
      <w:rPr>
        <w:rStyle w:val="PageNumber"/>
      </w:rPr>
      <w:instrText xml:space="preserve"> PAGE </w:instrText>
    </w:r>
    <w:r>
      <w:rPr>
        <w:rStyle w:val="PageNumber"/>
      </w:rPr>
      <w:fldChar w:fldCharType="separate"/>
    </w:r>
    <w:r w:rsidR="00A7327B">
      <w:rPr>
        <w:rStyle w:val="PageNumber"/>
        <w:noProof/>
      </w:rPr>
      <w:t>3</w:t>
    </w:r>
    <w:r>
      <w:rPr>
        <w:rStyle w:val="PageNumber"/>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43AE7B" w14:textId="2E044C91" w:rsidR="00822559" w:rsidRDefault="00822559">
    <w:pPr>
      <w:pStyle w:val="Footer"/>
      <w:jc w:val="center"/>
    </w:pPr>
    <w:r>
      <w:rPr>
        <w:rStyle w:val="PageNumber"/>
      </w:rPr>
      <w:fldChar w:fldCharType="begin"/>
    </w:r>
    <w:r>
      <w:rPr>
        <w:rStyle w:val="PageNumber"/>
      </w:rPr>
      <w:instrText xml:space="preserve"> PAGE </w:instrText>
    </w:r>
    <w:r>
      <w:rPr>
        <w:rStyle w:val="PageNumber"/>
      </w:rPr>
      <w:fldChar w:fldCharType="separate"/>
    </w:r>
    <w:r w:rsidR="00A7327B">
      <w:rPr>
        <w:rStyle w:val="PageNumber"/>
        <w:noProof/>
      </w:rPr>
      <w:t>24</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4EC92E" w14:textId="37749B3C" w:rsidR="00822559" w:rsidRDefault="00822559">
    <w:pPr>
      <w:pStyle w:val="Footer"/>
      <w:jc w:val="center"/>
    </w:pPr>
    <w:r>
      <w:rPr>
        <w:rStyle w:val="PageNumber"/>
      </w:rPr>
      <w:fldChar w:fldCharType="begin"/>
    </w:r>
    <w:r>
      <w:rPr>
        <w:rStyle w:val="PageNumber"/>
      </w:rPr>
      <w:instrText xml:space="preserve"> PAGE </w:instrText>
    </w:r>
    <w:r>
      <w:rPr>
        <w:rStyle w:val="PageNumber"/>
      </w:rPr>
      <w:fldChar w:fldCharType="separate"/>
    </w:r>
    <w:r w:rsidR="001B63F7">
      <w:rPr>
        <w:rStyle w:val="PageNumber"/>
        <w:noProof/>
      </w:rPr>
      <w:t>x</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40C1D4" w14:textId="77777777" w:rsidR="00822559" w:rsidRPr="00C24B4A" w:rsidRDefault="00822559" w:rsidP="009F3E3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187833" w14:textId="746B7EDC" w:rsidR="00822559" w:rsidRDefault="00822559">
    <w:pPr>
      <w:pStyle w:val="Footer"/>
      <w:jc w:val="center"/>
    </w:pPr>
    <w:r>
      <w:rPr>
        <w:rStyle w:val="PageNumber"/>
      </w:rPr>
      <w:fldChar w:fldCharType="begin"/>
    </w:r>
    <w:r>
      <w:rPr>
        <w:rStyle w:val="PageNumber"/>
      </w:rPr>
      <w:instrText xml:space="preserve"> PAGE </w:instrText>
    </w:r>
    <w:r>
      <w:rPr>
        <w:rStyle w:val="PageNumber"/>
      </w:rPr>
      <w:fldChar w:fldCharType="separate"/>
    </w:r>
    <w:r w:rsidR="001B63F7">
      <w:rPr>
        <w:rStyle w:val="PageNumber"/>
        <w:noProof/>
      </w:rPr>
      <w:t>xi</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4076D3" w14:textId="1EC7D76E" w:rsidR="00822559" w:rsidRDefault="00822559">
    <w:pPr>
      <w:pStyle w:val="Footer"/>
      <w:jc w:val="center"/>
    </w:pPr>
    <w:r>
      <w:rPr>
        <w:rStyle w:val="PageNumber"/>
      </w:rPr>
      <w:fldChar w:fldCharType="begin"/>
    </w:r>
    <w:r>
      <w:rPr>
        <w:rStyle w:val="PageNumber"/>
      </w:rPr>
      <w:instrText xml:space="preserve"> PAGE </w:instrText>
    </w:r>
    <w:r>
      <w:rPr>
        <w:rStyle w:val="PageNumber"/>
      </w:rPr>
      <w:fldChar w:fldCharType="separate"/>
    </w:r>
    <w:r w:rsidR="008B0C13">
      <w:rPr>
        <w:rStyle w:val="PageNumber"/>
        <w:noProof/>
      </w:rPr>
      <w:t>1</w:t>
    </w:r>
    <w:r>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48966" w14:textId="77777777" w:rsidR="00822559" w:rsidRDefault="0082255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B2A964" w14:textId="77777777" w:rsidR="00822559" w:rsidRDefault="0082255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7583A1" w14:textId="13E28003" w:rsidR="00822559" w:rsidRDefault="00822559">
    <w:pPr>
      <w:pStyle w:val="Footer"/>
      <w:jc w:val="center"/>
    </w:pPr>
    <w:r>
      <w:rPr>
        <w:rStyle w:val="PageNumber"/>
      </w:rPr>
      <w:fldChar w:fldCharType="begin"/>
    </w:r>
    <w:r>
      <w:rPr>
        <w:rStyle w:val="PageNumber"/>
      </w:rPr>
      <w:instrText xml:space="preserve"> PAGE </w:instrText>
    </w:r>
    <w:r>
      <w:rPr>
        <w:rStyle w:val="PageNumber"/>
      </w:rPr>
      <w:fldChar w:fldCharType="separate"/>
    </w:r>
    <w:r w:rsidR="007B12BF">
      <w:rPr>
        <w:rStyle w:val="PageNumber"/>
        <w:noProof/>
      </w:rPr>
      <w:t>3</w:t>
    </w:r>
    <w:r>
      <w:rPr>
        <w:rStyle w:val="PageNumber"/>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9983D0" w14:textId="77777777" w:rsidR="00822559" w:rsidRDefault="008225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33046E" w14:textId="77777777" w:rsidR="009618BF" w:rsidRDefault="009618BF">
      <w:r>
        <w:separator/>
      </w:r>
    </w:p>
  </w:footnote>
  <w:footnote w:type="continuationSeparator" w:id="0">
    <w:p w14:paraId="1236AF55" w14:textId="77777777" w:rsidR="009618BF" w:rsidRDefault="009618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81EA19" w14:textId="77777777" w:rsidR="00822559" w:rsidRDefault="0082255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E7812F" w14:textId="77777777" w:rsidR="00822559" w:rsidRDefault="0082255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D0C107" w14:textId="77777777" w:rsidR="00822559" w:rsidRDefault="0082255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665E2B" w14:textId="5B46CF59" w:rsidR="00822559" w:rsidRDefault="00822559">
    <w:pPr>
      <w:pStyle w:val="Header"/>
      <w:jc w:val="right"/>
    </w:pPr>
    <w:r>
      <w:rPr>
        <w:rStyle w:val="PageNumber"/>
      </w:rPr>
      <w:fldChar w:fldCharType="begin"/>
    </w:r>
    <w:r>
      <w:rPr>
        <w:rStyle w:val="PageNumber"/>
      </w:rPr>
      <w:instrText xml:space="preserve"> PAGE </w:instrText>
    </w:r>
    <w:r>
      <w:rPr>
        <w:rStyle w:val="PageNumber"/>
      </w:rPr>
      <w:fldChar w:fldCharType="separate"/>
    </w:r>
    <w:r w:rsidR="00A7327B">
      <w:rPr>
        <w:rStyle w:val="PageNumber"/>
        <w:noProof/>
      </w:rPr>
      <w:t>2</w:t>
    </w:r>
    <w:r>
      <w:rPr>
        <w:rStyle w:val="PageNumber"/>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FF0441" w14:textId="77777777" w:rsidR="00822559" w:rsidRDefault="0082255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9A5A81" w14:textId="77777777" w:rsidR="00822559" w:rsidRDefault="0082255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90C5A3" w14:textId="0EBE596F" w:rsidR="00822559" w:rsidRDefault="00822559">
    <w:pPr>
      <w:pStyle w:val="Header"/>
      <w:jc w:val="right"/>
    </w:pPr>
    <w:r>
      <w:rPr>
        <w:rStyle w:val="PageNumber"/>
      </w:rPr>
      <w:fldChar w:fldCharType="begin"/>
    </w:r>
    <w:r>
      <w:rPr>
        <w:rStyle w:val="PageNumber"/>
      </w:rPr>
      <w:instrText xml:space="preserve"> PAGE </w:instrText>
    </w:r>
    <w:r>
      <w:rPr>
        <w:rStyle w:val="PageNumber"/>
      </w:rPr>
      <w:fldChar w:fldCharType="separate"/>
    </w:r>
    <w:r w:rsidR="001B63F7">
      <w:rPr>
        <w:rStyle w:val="PageNumber"/>
        <w:noProof/>
      </w:rPr>
      <w:t>10</w:t>
    </w:r>
    <w:r>
      <w:rPr>
        <w:rStyle w:val="PageNumber"/>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28DBF7" w14:textId="77777777" w:rsidR="00822559" w:rsidRDefault="0082255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3FFD03" w14:textId="77777777" w:rsidR="00822559" w:rsidRDefault="0082255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3530"/>
    <w:rsid w:val="00093530"/>
    <w:rsid w:val="001503AA"/>
    <w:rsid w:val="001A6844"/>
    <w:rsid w:val="001B63F7"/>
    <w:rsid w:val="001C2A59"/>
    <w:rsid w:val="00200687"/>
    <w:rsid w:val="00261D61"/>
    <w:rsid w:val="002F5D6C"/>
    <w:rsid w:val="003602C0"/>
    <w:rsid w:val="0037621B"/>
    <w:rsid w:val="003A474A"/>
    <w:rsid w:val="003C315A"/>
    <w:rsid w:val="00417770"/>
    <w:rsid w:val="0042194E"/>
    <w:rsid w:val="0043147B"/>
    <w:rsid w:val="00467DCA"/>
    <w:rsid w:val="004772BD"/>
    <w:rsid w:val="004C0F13"/>
    <w:rsid w:val="004F1E8E"/>
    <w:rsid w:val="005811D7"/>
    <w:rsid w:val="00583CD8"/>
    <w:rsid w:val="00647EA8"/>
    <w:rsid w:val="006C7DC6"/>
    <w:rsid w:val="006D1441"/>
    <w:rsid w:val="006E3476"/>
    <w:rsid w:val="0072300E"/>
    <w:rsid w:val="00740EF3"/>
    <w:rsid w:val="00781127"/>
    <w:rsid w:val="007B12BF"/>
    <w:rsid w:val="007D56ED"/>
    <w:rsid w:val="00822559"/>
    <w:rsid w:val="008259C1"/>
    <w:rsid w:val="008279E7"/>
    <w:rsid w:val="008B0C13"/>
    <w:rsid w:val="008E0F5D"/>
    <w:rsid w:val="009618BF"/>
    <w:rsid w:val="009C2C68"/>
    <w:rsid w:val="009F3E3B"/>
    <w:rsid w:val="00A56A5D"/>
    <w:rsid w:val="00A7327B"/>
    <w:rsid w:val="00A85910"/>
    <w:rsid w:val="00AE424D"/>
    <w:rsid w:val="00B53957"/>
    <w:rsid w:val="00C342A9"/>
    <w:rsid w:val="00C429E1"/>
    <w:rsid w:val="00C73842"/>
    <w:rsid w:val="00C7775A"/>
    <w:rsid w:val="00C82C1B"/>
    <w:rsid w:val="00C85CAC"/>
    <w:rsid w:val="00CF1991"/>
    <w:rsid w:val="00D32403"/>
    <w:rsid w:val="00D45794"/>
    <w:rsid w:val="00D52AF9"/>
    <w:rsid w:val="00D8512D"/>
    <w:rsid w:val="00DB0CBF"/>
    <w:rsid w:val="00FF47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date"/>
  <w:smartTagType w:namespaceuri="urn:schemas-microsoft-com:office:smarttags" w:name="State"/>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663207D7"/>
  <w15:chartTrackingRefBased/>
  <w15:docId w15:val="{41EC3733-3570-4656-BC51-462F00C75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7770"/>
    <w:rPr>
      <w:rFonts w:eastAsia="Times"/>
      <w:sz w:val="24"/>
      <w:lang w:eastAsia="en-US"/>
    </w:rPr>
  </w:style>
  <w:style w:type="paragraph" w:styleId="Heading1">
    <w:name w:val="heading 1"/>
    <w:basedOn w:val="Normal"/>
    <w:next w:val="Normal"/>
    <w:qFormat/>
    <w:rsid w:val="00417770"/>
    <w:pPr>
      <w:keepNext/>
      <w:spacing w:before="240" w:after="60"/>
      <w:outlineLvl w:val="0"/>
    </w:pPr>
    <w:rPr>
      <w:rFonts w:ascii="Helvetica" w:hAnsi="Helvetica"/>
      <w:b/>
      <w:kern w:val="32"/>
      <w:sz w:val="32"/>
    </w:rPr>
  </w:style>
  <w:style w:type="paragraph" w:styleId="Heading2">
    <w:name w:val="heading 2"/>
    <w:basedOn w:val="Normal"/>
    <w:next w:val="Normal"/>
    <w:qFormat/>
    <w:rsid w:val="00C342A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342A9"/>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417770"/>
    <w:pPr>
      <w:tabs>
        <w:tab w:val="center" w:pos="4320"/>
        <w:tab w:val="right" w:pos="8640"/>
      </w:tabs>
    </w:pPr>
  </w:style>
  <w:style w:type="paragraph" w:styleId="Footer">
    <w:name w:val="footer"/>
    <w:basedOn w:val="Normal"/>
    <w:rsid w:val="00417770"/>
    <w:pPr>
      <w:tabs>
        <w:tab w:val="center" w:pos="4320"/>
        <w:tab w:val="right" w:pos="8640"/>
      </w:tabs>
    </w:pPr>
  </w:style>
  <w:style w:type="character" w:styleId="PageNumber">
    <w:name w:val="page number"/>
    <w:basedOn w:val="DefaultParagraphFont"/>
    <w:rsid w:val="00417770"/>
  </w:style>
  <w:style w:type="paragraph" w:customStyle="1" w:styleId="ChapterSectionHead">
    <w:name w:val="Chapter/ Section Head"/>
    <w:basedOn w:val="Normal"/>
    <w:rsid w:val="009F3E3B"/>
    <w:pPr>
      <w:jc w:val="center"/>
      <w:outlineLvl w:val="0"/>
    </w:pPr>
    <w:rPr>
      <w:b/>
      <w:caps/>
      <w:sz w:val="28"/>
    </w:rPr>
  </w:style>
  <w:style w:type="paragraph" w:customStyle="1" w:styleId="MainHead1">
    <w:name w:val="Main Head 1"/>
    <w:basedOn w:val="Normal"/>
    <w:rsid w:val="009C2C68"/>
    <w:pPr>
      <w:spacing w:line="480" w:lineRule="auto"/>
      <w:jc w:val="center"/>
      <w:outlineLvl w:val="1"/>
    </w:pPr>
    <w:rPr>
      <w:b/>
      <w:caps/>
    </w:rPr>
  </w:style>
  <w:style w:type="paragraph" w:customStyle="1" w:styleId="SecondHead1">
    <w:name w:val="Second Head 1"/>
    <w:basedOn w:val="Normal"/>
    <w:rsid w:val="009C2C68"/>
    <w:pPr>
      <w:spacing w:line="480" w:lineRule="auto"/>
      <w:outlineLvl w:val="2"/>
    </w:pPr>
    <w:rPr>
      <w:b/>
      <w:szCs w:val="24"/>
    </w:rPr>
  </w:style>
  <w:style w:type="paragraph" w:customStyle="1" w:styleId="ThirdHead1">
    <w:name w:val="Third Head 1"/>
    <w:basedOn w:val="Normal"/>
    <w:rsid w:val="00417770"/>
    <w:pPr>
      <w:spacing w:line="480" w:lineRule="auto"/>
      <w:outlineLvl w:val="3"/>
    </w:pPr>
    <w:rPr>
      <w:i/>
    </w:rPr>
  </w:style>
  <w:style w:type="paragraph" w:customStyle="1" w:styleId="ReferenceItem">
    <w:name w:val="Reference Item"/>
    <w:basedOn w:val="Normal"/>
    <w:rsid w:val="00417770"/>
    <w:pPr>
      <w:ind w:left="720" w:hanging="720"/>
    </w:pPr>
  </w:style>
  <w:style w:type="paragraph" w:styleId="TOC1">
    <w:name w:val="toc 1"/>
    <w:basedOn w:val="Normal"/>
    <w:next w:val="Normal"/>
    <w:autoRedefine/>
    <w:uiPriority w:val="39"/>
    <w:rsid w:val="00C342A9"/>
    <w:pPr>
      <w:spacing w:line="480" w:lineRule="auto"/>
    </w:pPr>
  </w:style>
  <w:style w:type="paragraph" w:styleId="TOC2">
    <w:name w:val="toc 2"/>
    <w:basedOn w:val="Normal"/>
    <w:next w:val="Normal"/>
    <w:autoRedefine/>
    <w:uiPriority w:val="39"/>
    <w:rsid w:val="00C342A9"/>
    <w:pPr>
      <w:spacing w:line="480" w:lineRule="auto"/>
      <w:ind w:left="240"/>
    </w:pPr>
  </w:style>
  <w:style w:type="paragraph" w:styleId="TOC3">
    <w:name w:val="toc 3"/>
    <w:basedOn w:val="Normal"/>
    <w:next w:val="Normal"/>
    <w:autoRedefine/>
    <w:uiPriority w:val="39"/>
    <w:rsid w:val="00C342A9"/>
    <w:pPr>
      <w:spacing w:line="480" w:lineRule="auto"/>
      <w:ind w:left="480"/>
    </w:pPr>
  </w:style>
  <w:style w:type="character" w:styleId="Hyperlink">
    <w:name w:val="Hyperlink"/>
    <w:uiPriority w:val="99"/>
    <w:rsid w:val="00467DCA"/>
    <w:rPr>
      <w:color w:val="0000FF"/>
      <w:u w:val="single"/>
    </w:rPr>
  </w:style>
  <w:style w:type="paragraph" w:styleId="BodyText">
    <w:name w:val="Body Text"/>
    <w:basedOn w:val="Normal"/>
    <w:rsid w:val="001A6844"/>
    <w:rPr>
      <w:rFonts w:eastAsia="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5.xml"/><Relationship Id="rId18" Type="http://schemas.openxmlformats.org/officeDocument/2006/relationships/header" Target="header5.xml"/><Relationship Id="rId26" Type="http://schemas.openxmlformats.org/officeDocument/2006/relationships/header" Target="header9.xml"/><Relationship Id="rId3" Type="http://schemas.openxmlformats.org/officeDocument/2006/relationships/settings" Target="settings.xml"/><Relationship Id="rId21" Type="http://schemas.openxmlformats.org/officeDocument/2006/relationships/header" Target="header7.xml"/><Relationship Id="rId7" Type="http://schemas.openxmlformats.org/officeDocument/2006/relationships/footer" Target="footer1.xml"/><Relationship Id="rId12" Type="http://schemas.openxmlformats.org/officeDocument/2006/relationships/header" Target="header2.xml"/><Relationship Id="rId17" Type="http://schemas.openxmlformats.org/officeDocument/2006/relationships/footer" Target="footer7.xml"/><Relationship Id="rId25" Type="http://schemas.openxmlformats.org/officeDocument/2006/relationships/footer" Target="footer11.xml"/><Relationship Id="rId2" Type="http://schemas.openxmlformats.org/officeDocument/2006/relationships/styles" Target="styles.xml"/><Relationship Id="rId16" Type="http://schemas.openxmlformats.org/officeDocument/2006/relationships/footer" Target="footer6.xml"/><Relationship Id="rId20" Type="http://schemas.openxmlformats.org/officeDocument/2006/relationships/header" Target="header6.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4.xml"/><Relationship Id="rId24" Type="http://schemas.openxmlformats.org/officeDocument/2006/relationships/header" Target="header8.xml"/><Relationship Id="rId5"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10.xml"/><Relationship Id="rId28"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footer" Target="footer8.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eader" Target="header3.xml"/><Relationship Id="rId22" Type="http://schemas.openxmlformats.org/officeDocument/2006/relationships/footer" Target="footer9.xml"/><Relationship Id="rId27" Type="http://schemas.openxmlformats.org/officeDocument/2006/relationships/footer" Target="foot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552790-B8A3-46D3-B58F-CB8F014E54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7217</Words>
  <Characters>41138</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TITLE OF DISSERTATION GOES HERE IN ALL CAPS</vt:lpstr>
    </vt:vector>
  </TitlesOfParts>
  <Company>Utsouthwestern</Company>
  <LinksUpToDate>false</LinksUpToDate>
  <CharactersWithSpaces>48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DISSERTATION GOES HERE IN ALL CAPS</dc:title>
  <dc:subject/>
  <dc:creator>Jon Crossno</dc:creator>
  <cp:keywords/>
  <cp:lastModifiedBy>Junyao Ren</cp:lastModifiedBy>
  <cp:revision>2</cp:revision>
  <dcterms:created xsi:type="dcterms:W3CDTF">2018-05-31T21:30:00Z</dcterms:created>
  <dcterms:modified xsi:type="dcterms:W3CDTF">2018-05-31T21:30:00Z</dcterms:modified>
</cp:coreProperties>
</file>